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00ABF7" w14:textId="77777777" w:rsidR="00DB3F9C" w:rsidRPr="003C63C7" w:rsidRDefault="00517CCF" w:rsidP="00DB3F9C">
      <w:pPr>
        <w:pStyle w:val="Header"/>
        <w:tabs>
          <w:tab w:val="clear" w:pos="4513"/>
          <w:tab w:val="clear" w:pos="9026"/>
        </w:tabs>
        <w:rPr>
          <w:rFonts w:ascii="Arial" w:hAnsi="Arial" w:cs="Arial"/>
        </w:rPr>
      </w:pPr>
      <w:r>
        <w:rPr>
          <w:noProof/>
          <w:lang w:eastAsia="en-AU"/>
        </w:rPr>
        <mc:AlternateContent>
          <mc:Choice Requires="wpg">
            <w:drawing>
              <wp:anchor distT="0" distB="0" distL="114300" distR="114300" simplePos="0" relativeHeight="251659264" behindDoc="1" locked="0" layoutInCell="1" allowOverlap="1" wp14:anchorId="0242EDBF" wp14:editId="5CA778F9">
                <wp:simplePos x="0" y="0"/>
                <wp:positionH relativeFrom="margin">
                  <wp:posOffset>11430</wp:posOffset>
                </wp:positionH>
                <wp:positionV relativeFrom="page">
                  <wp:posOffset>466725</wp:posOffset>
                </wp:positionV>
                <wp:extent cx="6751320" cy="762000"/>
                <wp:effectExtent l="0" t="0" r="11430" b="0"/>
                <wp:wrapNone/>
                <wp:docPr id="3" name="Group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751320" cy="762000"/>
                          <a:chOff x="511" y="720"/>
                          <a:chExt cx="10632" cy="1200"/>
                        </a:xfrm>
                      </wpg:grpSpPr>
                      <wpg:grpSp>
                        <wpg:cNvPr id="4" name="Group 14"/>
                        <wpg:cNvGrpSpPr>
                          <a:grpSpLocks/>
                        </wpg:cNvGrpSpPr>
                        <wpg:grpSpPr bwMode="auto">
                          <a:xfrm>
                            <a:off x="511" y="720"/>
                            <a:ext cx="7265" cy="1200"/>
                            <a:chOff x="511" y="720"/>
                            <a:chExt cx="7265" cy="1200"/>
                          </a:xfrm>
                        </wpg:grpSpPr>
                        <wps:wsp>
                          <wps:cNvPr id="5" name="Freeform 15"/>
                          <wps:cNvSpPr>
                            <a:spLocks/>
                          </wps:cNvSpPr>
                          <wps:spPr bwMode="auto">
                            <a:xfrm>
                              <a:off x="511" y="720"/>
                              <a:ext cx="7265" cy="1200"/>
                            </a:xfrm>
                            <a:custGeom>
                              <a:avLst/>
                              <a:gdLst>
                                <a:gd name="T0" fmla="+- 0 511 511"/>
                                <a:gd name="T1" fmla="*/ T0 w 7265"/>
                                <a:gd name="T2" fmla="+- 0 1920 720"/>
                                <a:gd name="T3" fmla="*/ 1920 h 1200"/>
                                <a:gd name="T4" fmla="+- 0 7776 511"/>
                                <a:gd name="T5" fmla="*/ T4 w 7265"/>
                                <a:gd name="T6" fmla="+- 0 1920 720"/>
                                <a:gd name="T7" fmla="*/ 1920 h 1200"/>
                                <a:gd name="T8" fmla="+- 0 7776 511"/>
                                <a:gd name="T9" fmla="*/ T8 w 7265"/>
                                <a:gd name="T10" fmla="+- 0 720 720"/>
                                <a:gd name="T11" fmla="*/ 720 h 1200"/>
                                <a:gd name="T12" fmla="+- 0 511 511"/>
                                <a:gd name="T13" fmla="*/ T12 w 7265"/>
                                <a:gd name="T14" fmla="+- 0 720 720"/>
                                <a:gd name="T15" fmla="*/ 720 h 1200"/>
                                <a:gd name="T16" fmla="+- 0 511 511"/>
                                <a:gd name="T17" fmla="*/ T16 w 7265"/>
                                <a:gd name="T18" fmla="+- 0 1920 720"/>
                                <a:gd name="T19" fmla="*/ 1920 h 1200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7265" h="1200">
                                  <a:moveTo>
                                    <a:pt x="0" y="1200"/>
                                  </a:moveTo>
                                  <a:lnTo>
                                    <a:pt x="7265" y="1200"/>
                                  </a:lnTo>
                                  <a:lnTo>
                                    <a:pt x="7265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1200"/>
                                  </a:lnTo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g:grpSp>
                        <wpg:cNvPr id="6" name="Group 12"/>
                        <wpg:cNvGrpSpPr>
                          <a:grpSpLocks/>
                        </wpg:cNvGrpSpPr>
                        <wpg:grpSpPr bwMode="auto">
                          <a:xfrm>
                            <a:off x="617" y="885"/>
                            <a:ext cx="4844" cy="900"/>
                            <a:chOff x="617" y="885"/>
                            <a:chExt cx="4844" cy="900"/>
                          </a:xfrm>
                        </wpg:grpSpPr>
                        <wps:wsp>
                          <wps:cNvPr id="7" name="Freeform 13"/>
                          <wps:cNvSpPr>
                            <a:spLocks/>
                          </wps:cNvSpPr>
                          <wps:spPr bwMode="auto">
                            <a:xfrm>
                              <a:off x="617" y="885"/>
                              <a:ext cx="4844" cy="900"/>
                            </a:xfrm>
                            <a:custGeom>
                              <a:avLst/>
                              <a:gdLst>
                                <a:gd name="T0" fmla="+- 0 617 617"/>
                                <a:gd name="T1" fmla="*/ T0 w 7051"/>
                                <a:gd name="T2" fmla="+- 0 1526 1114"/>
                                <a:gd name="T3" fmla="*/ 1526 h 413"/>
                                <a:gd name="T4" fmla="+- 0 7668 617"/>
                                <a:gd name="T5" fmla="*/ T4 w 7051"/>
                                <a:gd name="T6" fmla="+- 0 1526 1114"/>
                                <a:gd name="T7" fmla="*/ 1526 h 413"/>
                                <a:gd name="T8" fmla="+- 0 7668 617"/>
                                <a:gd name="T9" fmla="*/ T8 w 7051"/>
                                <a:gd name="T10" fmla="+- 0 1114 1114"/>
                                <a:gd name="T11" fmla="*/ 1114 h 413"/>
                                <a:gd name="T12" fmla="+- 0 617 617"/>
                                <a:gd name="T13" fmla="*/ T12 w 7051"/>
                                <a:gd name="T14" fmla="+- 0 1114 1114"/>
                                <a:gd name="T15" fmla="*/ 1114 h 413"/>
                                <a:gd name="T16" fmla="+- 0 617 617"/>
                                <a:gd name="T17" fmla="*/ T16 w 7051"/>
                                <a:gd name="T18" fmla="+- 0 1526 1114"/>
                                <a:gd name="T19" fmla="*/ 1526 h 413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7051" h="413">
                                  <a:moveTo>
                                    <a:pt x="0" y="412"/>
                                  </a:moveTo>
                                  <a:lnTo>
                                    <a:pt x="7051" y="412"/>
                                  </a:lnTo>
                                  <a:lnTo>
                                    <a:pt x="7051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412"/>
                                  </a:lnTo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256276BC" w14:textId="77777777" w:rsidR="00F02F66" w:rsidRPr="00AC1D1E" w:rsidRDefault="00F02F66" w:rsidP="00DB3F9C">
                                <w:pPr>
                                  <w:outlineLvl w:val="0"/>
                                  <w:rPr>
                                    <w:rFonts w:ascii="Arial" w:hAnsi="Arial" w:cs="Arial"/>
                                    <w:sz w:val="36"/>
                                    <w:szCs w:val="36"/>
                                  </w:rPr>
                                </w:pPr>
                                <w:bookmarkStart w:id="0" w:name="_Toc18243282"/>
                                <w:bookmarkStart w:id="1" w:name="_Toc21864539"/>
                                <w:r w:rsidRPr="00AC1D1E">
                                  <w:rPr>
                                    <w:rFonts w:ascii="Arial" w:hAnsi="Arial" w:cs="Arial"/>
                                    <w:sz w:val="36"/>
                                    <w:szCs w:val="36"/>
                                  </w:rPr>
                                  <w:t>Assignment Cover Sheet</w:t>
                                </w:r>
                                <w:bookmarkEnd w:id="0"/>
                                <w:bookmarkEnd w:id="1"/>
                              </w:p>
                            </w:txbxContent>
                          </wps:txbx>
                          <wps:bodyPr rot="0" vert="horz" wrap="square" lIns="91440" tIns="45720" rIns="91440" bIns="45720" anchor="ctr" anchorCtr="0" upright="1">
                            <a:noAutofit/>
                          </wps:bodyPr>
                        </wps:wsp>
                      </wpg:grpSp>
                      <wpg:grpSp>
                        <wpg:cNvPr id="8" name="Group 10"/>
                        <wpg:cNvGrpSpPr>
                          <a:grpSpLocks/>
                        </wpg:cNvGrpSpPr>
                        <wpg:grpSpPr bwMode="auto">
                          <a:xfrm>
                            <a:off x="7776" y="720"/>
                            <a:ext cx="108" cy="1200"/>
                            <a:chOff x="7776" y="720"/>
                            <a:chExt cx="108" cy="1200"/>
                          </a:xfrm>
                        </wpg:grpSpPr>
                        <wps:wsp>
                          <wps:cNvPr id="9" name="Freeform 11"/>
                          <wps:cNvSpPr>
                            <a:spLocks/>
                          </wps:cNvSpPr>
                          <wps:spPr bwMode="auto">
                            <a:xfrm>
                              <a:off x="7776" y="720"/>
                              <a:ext cx="108" cy="1200"/>
                            </a:xfrm>
                            <a:custGeom>
                              <a:avLst/>
                              <a:gdLst>
                                <a:gd name="T0" fmla="+- 0 7776 7776"/>
                                <a:gd name="T1" fmla="*/ T0 w 108"/>
                                <a:gd name="T2" fmla="+- 0 1920 720"/>
                                <a:gd name="T3" fmla="*/ 1920 h 1200"/>
                                <a:gd name="T4" fmla="+- 0 7884 7776"/>
                                <a:gd name="T5" fmla="*/ T4 w 108"/>
                                <a:gd name="T6" fmla="+- 0 1920 720"/>
                                <a:gd name="T7" fmla="*/ 1920 h 1200"/>
                                <a:gd name="T8" fmla="+- 0 7884 7776"/>
                                <a:gd name="T9" fmla="*/ T8 w 108"/>
                                <a:gd name="T10" fmla="+- 0 720 720"/>
                                <a:gd name="T11" fmla="*/ 720 h 1200"/>
                                <a:gd name="T12" fmla="+- 0 7776 7776"/>
                                <a:gd name="T13" fmla="*/ T12 w 108"/>
                                <a:gd name="T14" fmla="+- 0 720 720"/>
                                <a:gd name="T15" fmla="*/ 720 h 1200"/>
                                <a:gd name="T16" fmla="+- 0 7776 7776"/>
                                <a:gd name="T17" fmla="*/ T16 w 108"/>
                                <a:gd name="T18" fmla="+- 0 1920 720"/>
                                <a:gd name="T19" fmla="*/ 1920 h 1200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108" h="1200">
                                  <a:moveTo>
                                    <a:pt x="0" y="1200"/>
                                  </a:moveTo>
                                  <a:lnTo>
                                    <a:pt x="108" y="1200"/>
                                  </a:lnTo>
                                  <a:lnTo>
                                    <a:pt x="108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120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g:grpSp>
                        <wpg:cNvPr id="10" name="Group 8"/>
                        <wpg:cNvGrpSpPr>
                          <a:grpSpLocks/>
                        </wpg:cNvGrpSpPr>
                        <wpg:grpSpPr bwMode="auto">
                          <a:xfrm>
                            <a:off x="11033" y="720"/>
                            <a:ext cx="110" cy="1200"/>
                            <a:chOff x="11033" y="720"/>
                            <a:chExt cx="110" cy="1200"/>
                          </a:xfrm>
                        </wpg:grpSpPr>
                        <wps:wsp>
                          <wps:cNvPr id="11" name="Freeform 9"/>
                          <wps:cNvSpPr>
                            <a:spLocks/>
                          </wps:cNvSpPr>
                          <wps:spPr bwMode="auto">
                            <a:xfrm>
                              <a:off x="11033" y="720"/>
                              <a:ext cx="110" cy="1200"/>
                            </a:xfrm>
                            <a:custGeom>
                              <a:avLst/>
                              <a:gdLst>
                                <a:gd name="T0" fmla="+- 0 11033 11033"/>
                                <a:gd name="T1" fmla="*/ T0 w 110"/>
                                <a:gd name="T2" fmla="+- 0 1920 720"/>
                                <a:gd name="T3" fmla="*/ 1920 h 1200"/>
                                <a:gd name="T4" fmla="+- 0 11143 11033"/>
                                <a:gd name="T5" fmla="*/ T4 w 110"/>
                                <a:gd name="T6" fmla="+- 0 1920 720"/>
                                <a:gd name="T7" fmla="*/ 1920 h 1200"/>
                                <a:gd name="T8" fmla="+- 0 11143 11033"/>
                                <a:gd name="T9" fmla="*/ T8 w 110"/>
                                <a:gd name="T10" fmla="+- 0 720 720"/>
                                <a:gd name="T11" fmla="*/ 720 h 1200"/>
                                <a:gd name="T12" fmla="+- 0 11033 11033"/>
                                <a:gd name="T13" fmla="*/ T12 w 110"/>
                                <a:gd name="T14" fmla="+- 0 720 720"/>
                                <a:gd name="T15" fmla="*/ 720 h 1200"/>
                                <a:gd name="T16" fmla="+- 0 11033 11033"/>
                                <a:gd name="T17" fmla="*/ T16 w 110"/>
                                <a:gd name="T18" fmla="+- 0 1920 720"/>
                                <a:gd name="T19" fmla="*/ 1920 h 1200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110" h="1200">
                                  <a:moveTo>
                                    <a:pt x="0" y="1200"/>
                                  </a:moveTo>
                                  <a:lnTo>
                                    <a:pt x="110" y="1200"/>
                                  </a:lnTo>
                                  <a:lnTo>
                                    <a:pt x="110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120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g:grpSp>
                        <wpg:cNvPr id="12" name="Group 5"/>
                        <wpg:cNvGrpSpPr>
                          <a:grpSpLocks/>
                        </wpg:cNvGrpSpPr>
                        <wpg:grpSpPr bwMode="auto">
                          <a:xfrm>
                            <a:off x="7884" y="720"/>
                            <a:ext cx="3149" cy="1200"/>
                            <a:chOff x="7884" y="720"/>
                            <a:chExt cx="3149" cy="1200"/>
                          </a:xfrm>
                        </wpg:grpSpPr>
                        <wps:wsp>
                          <wps:cNvPr id="13" name="Freeform 7"/>
                          <wps:cNvSpPr>
                            <a:spLocks/>
                          </wps:cNvSpPr>
                          <wps:spPr bwMode="auto">
                            <a:xfrm>
                              <a:off x="7884" y="720"/>
                              <a:ext cx="3149" cy="1200"/>
                            </a:xfrm>
                            <a:custGeom>
                              <a:avLst/>
                              <a:gdLst>
                                <a:gd name="T0" fmla="+- 0 7884 7884"/>
                                <a:gd name="T1" fmla="*/ T0 w 3149"/>
                                <a:gd name="T2" fmla="+- 0 1920 720"/>
                                <a:gd name="T3" fmla="*/ 1920 h 1200"/>
                                <a:gd name="T4" fmla="+- 0 11033 7884"/>
                                <a:gd name="T5" fmla="*/ T4 w 3149"/>
                                <a:gd name="T6" fmla="+- 0 1920 720"/>
                                <a:gd name="T7" fmla="*/ 1920 h 1200"/>
                                <a:gd name="T8" fmla="+- 0 11033 7884"/>
                                <a:gd name="T9" fmla="*/ T8 w 3149"/>
                                <a:gd name="T10" fmla="+- 0 720 720"/>
                                <a:gd name="T11" fmla="*/ 720 h 1200"/>
                                <a:gd name="T12" fmla="+- 0 7884 7884"/>
                                <a:gd name="T13" fmla="*/ T12 w 3149"/>
                                <a:gd name="T14" fmla="+- 0 720 720"/>
                                <a:gd name="T15" fmla="*/ 720 h 1200"/>
                                <a:gd name="T16" fmla="+- 0 7884 7884"/>
                                <a:gd name="T17" fmla="*/ T16 w 3149"/>
                                <a:gd name="T18" fmla="+- 0 1920 720"/>
                                <a:gd name="T19" fmla="*/ 1920 h 1200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3149" h="1200">
                                  <a:moveTo>
                                    <a:pt x="0" y="1200"/>
                                  </a:moveTo>
                                  <a:lnTo>
                                    <a:pt x="3149" y="1200"/>
                                  </a:lnTo>
                                  <a:lnTo>
                                    <a:pt x="3149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1200"/>
                                  </a:lnTo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14" name="Picture 6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9389" y="720"/>
                              <a:ext cx="1779" cy="1200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</wpg:grp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0242EDBF" id="Group 4" o:spid="_x0000_s1026" style="position:absolute;margin-left:.9pt;margin-top:36.75pt;width:531.6pt;height:60pt;z-index:-251657216;mso-position-horizontal-relative:margin;mso-position-vertical-relative:page" coordorigin="511,720" coordsize="10632,1200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">
                <v:group id="Group 14" o:spid="_x0000_s1027" style="position:absolute;left:511;top:720;width:7265;height:1200" coordorigin="511,720" coordsize="7265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">
                  <v:shape id="Freeform 15" o:spid="_x0000_s1028" style="position:absolute;left:511;top:720;width:7265;height:1200;visibility:visible;mso-wrap-style:square;v-text-anchor:top" coordsize="7265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" path="m,1200r7265,l7265,,,,,1200e" fillcolor="#ffc000" stroked="f">
                    <v:path arrowok="t" o:connecttype="custom" o:connectlocs="0,1920;7265,1920;7265,720;0,720;0,1920" o:connectangles="0,0,0,0,0"/>
                  </v:shape>
                </v:group>
                <v:group id="Group 12" o:spid="_x0000_s1029" style="position:absolute;left:617;top:885;width:4844;height:900" coordorigin="617,885" coordsize="4844,9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">
                  <v:shape id="Freeform 13" o:spid="_x0000_s1030" style="position:absolute;left:617;top:885;width:4844;height:900;visibility:visible;mso-wrap-style:square;v-text-anchor:middle" coordsize="7051,413" o:spt="1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" adj="-11796480,,5400" path="m,412r7051,l7051,,,,,412e" fillcolor="#ffc000" stroked="f">
                    <v:stroke joinstyle="round"/>
                    <v:formulas/>
                    <v:path arrowok="t" o:connecttype="custom" o:connectlocs="0,3325;4844,3325;4844,2428;0,2428;0,3325" o:connectangles="0,0,0,0,0" textboxrect="0,0,7051,413"/>
                    <v:textbox>
                      <w:txbxContent>
                        <w:p w14:paraId="256276BC" w14:textId="77777777" w:rsidR="00F02F66" w:rsidRPr="00AC1D1E" w:rsidRDefault="00F02F66" w:rsidP="00DB3F9C">
                          <w:pPr>
                            <w:outlineLvl w:val="0"/>
                            <w:rPr>
                              <w:rFonts w:ascii="Arial" w:hAnsi="Arial" w:cs="Arial"/>
                              <w:sz w:val="36"/>
                              <w:szCs w:val="36"/>
                            </w:rPr>
                          </w:pPr>
                          <w:bookmarkStart w:id="2" w:name="_Toc18243282"/>
                          <w:bookmarkStart w:id="3" w:name="_Toc21864539"/>
                          <w:r w:rsidRPr="00AC1D1E">
                            <w:rPr>
                              <w:rFonts w:ascii="Arial" w:hAnsi="Arial" w:cs="Arial"/>
                              <w:sz w:val="36"/>
                              <w:szCs w:val="36"/>
                            </w:rPr>
                            <w:t>Assignment Cover Sheet</w:t>
                          </w:r>
                          <w:bookmarkEnd w:id="2"/>
                          <w:bookmarkEnd w:id="3"/>
                        </w:p>
                      </w:txbxContent>
                    </v:textbox>
                  </v:shape>
                </v:group>
                <v:group id="Group 10" o:spid="_x0000_s1031" style="position:absolute;left:7776;top:720;width:108;height:1200" coordorigin="7776,720" coordsize="108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">
                  <v:shape id="Freeform 11" o:spid="_x0000_s1032" style="position:absolute;left:7776;top:720;width:108;height:1200;visibility:visible;mso-wrap-style:square;v-text-anchor:top" coordsize="108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" path="m,1200r108,l108,,,,,1200xe" fillcolor="#ffc000" stroked="f">
                    <v:path arrowok="t" o:connecttype="custom" o:connectlocs="0,1920;108,1920;108,720;0,720;0,1920" o:connectangles="0,0,0,0,0"/>
                  </v:shape>
                </v:group>
                <v:group id="Group 8" o:spid="_x0000_s1033" style="position:absolute;left:11033;top:720;width:110;height:1200" coordorigin="11033,720" coordsize="110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">
                  <v:shape id="Freeform 9" o:spid="_x0000_s1034" style="position:absolute;left:11033;top:720;width:110;height:1200;visibility:visible;mso-wrap-style:square;v-text-anchor:top" coordsize="110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" path="m,1200r110,l110,,,,,1200xe" fillcolor="#ffc000" stroked="f">
                    <v:path arrowok="t" o:connecttype="custom" o:connectlocs="0,1920;110,1920;110,720;0,720;0,1920" o:connectangles="0,0,0,0,0"/>
                  </v:shape>
                </v:group>
                <v:group id="Group 5" o:spid="_x0000_s1035" style="position:absolute;left:7884;top:720;width:3149;height:1200" coordorigin="7884,720" coordsize="3149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">
                  <v:shape id="Freeform 7" o:spid="_x0000_s1036" style="position:absolute;left:7884;top:720;width:3149;height:1200;visibility:visible;mso-wrap-style:square;v-text-anchor:top" coordsize="3149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" path="m,1200r3149,l3149,,,,,1200e" fillcolor="#ffc000" stroked="f">
                    <v:path arrowok="t" o:connecttype="custom" o:connectlocs="0,1920;3149,1920;3149,720;0,720;0,1920" o:connectangles="0,0,0,0,0"/>
                  </v:shape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6" o:spid="_x0000_s1037" type="#_x0000_t75" style="position:absolute;left:9389;top:720;width:1779;height:1200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">
                    <v:imagedata r:id="rId9" o:title=""/>
                  </v:shape>
                </v:group>
                <w10:wrap anchorx="margin" anchory="page"/>
              </v:group>
            </w:pict>
          </mc:Fallback>
        </mc:AlternateContent>
      </w:r>
    </w:p>
    <w:p w14:paraId="50D1EE42" w14:textId="77777777" w:rsidR="00DB3F9C" w:rsidRDefault="00DB3F9C" w:rsidP="00DB3F9C">
      <w:pPr>
        <w:pStyle w:val="Header"/>
        <w:numPr>
          <w:ilvl w:val="0"/>
          <w:numId w:val="4"/>
        </w:numPr>
        <w:tabs>
          <w:tab w:val="clear" w:pos="4513"/>
          <w:tab w:val="clear" w:pos="9026"/>
        </w:tabs>
        <w:spacing w:before="1200"/>
        <w:ind w:left="714" w:hanging="357"/>
      </w:pPr>
      <w:r w:rsidRPr="003C63C7">
        <w:rPr>
          <w:rFonts w:ascii="Arial" w:hAnsi="Arial" w:cs="Arial"/>
        </w:rPr>
        <w:t xml:space="preserve">The information on this coversheet will be included in Turnitin’s </w:t>
      </w:r>
      <w:r w:rsidR="00AF00BE">
        <w:rPr>
          <w:rFonts w:ascii="Arial" w:hAnsi="Arial" w:cs="Arial"/>
        </w:rPr>
        <w:t>similarity</w:t>
      </w:r>
      <w:r w:rsidRPr="003C63C7">
        <w:rPr>
          <w:rFonts w:ascii="Arial" w:hAnsi="Arial" w:cs="Arial"/>
        </w:rPr>
        <w:t xml:space="preserve"> analysis</w:t>
      </w:r>
      <w:r w:rsidR="00AF00BE">
        <w:rPr>
          <w:rFonts w:ascii="Arial" w:hAnsi="Arial" w:cs="Arial"/>
        </w:rPr>
        <w:t>;</w:t>
      </w:r>
      <w:r w:rsidRPr="003C63C7">
        <w:rPr>
          <w:rFonts w:ascii="Arial" w:hAnsi="Arial" w:cs="Arial"/>
        </w:rPr>
        <w:t xml:space="preserve"> however</w:t>
      </w:r>
      <w:r w:rsidR="00AF00BE">
        <w:rPr>
          <w:rFonts w:ascii="Arial" w:hAnsi="Arial" w:cs="Arial"/>
        </w:rPr>
        <w:t>,</w:t>
      </w:r>
      <w:r w:rsidRPr="003C63C7">
        <w:rPr>
          <w:rFonts w:ascii="Arial" w:hAnsi="Arial" w:cs="Arial"/>
        </w:rPr>
        <w:t xml:space="preserve"> your lecture</w:t>
      </w:r>
      <w:r w:rsidR="003B55D3">
        <w:rPr>
          <w:rFonts w:ascii="Arial" w:hAnsi="Arial" w:cs="Arial"/>
        </w:rPr>
        <w:t>r</w:t>
      </w:r>
      <w:r w:rsidRPr="003C63C7">
        <w:rPr>
          <w:rFonts w:ascii="Arial" w:hAnsi="Arial" w:cs="Arial"/>
        </w:rPr>
        <w:t>s are aware of this and will disregard it</w:t>
      </w:r>
      <w:r w:rsidR="00AF00BE">
        <w:rPr>
          <w:rFonts w:ascii="Arial" w:hAnsi="Arial" w:cs="Arial"/>
        </w:rPr>
        <w:t>.</w:t>
      </w:r>
    </w:p>
    <w:p w14:paraId="20AE376A" w14:textId="77777777" w:rsidR="00F71E85" w:rsidRDefault="00F71E85">
      <w:pPr>
        <w:spacing w:before="9" w:line="240" w:lineRule="exact"/>
      </w:pPr>
    </w:p>
    <w:tbl>
      <w:tblPr>
        <w:tblW w:w="0" w:type="auto"/>
        <w:tblInd w:w="10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43"/>
        <w:gridCol w:w="655"/>
        <w:gridCol w:w="655"/>
        <w:gridCol w:w="655"/>
        <w:gridCol w:w="655"/>
        <w:gridCol w:w="658"/>
        <w:gridCol w:w="655"/>
        <w:gridCol w:w="655"/>
        <w:gridCol w:w="655"/>
        <w:gridCol w:w="3546"/>
      </w:tblGrid>
      <w:tr w:rsidR="001B789C" w14:paraId="31A1906B" w14:textId="77777777">
        <w:trPr>
          <w:trHeight w:hRule="exact" w:val="566"/>
        </w:trPr>
        <w:tc>
          <w:tcPr>
            <w:tcW w:w="10632" w:type="dxa"/>
            <w:gridSpan w:val="10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5690A464" w14:textId="77777777" w:rsidR="001B789C" w:rsidRDefault="001B789C">
            <w:pPr>
              <w:spacing w:line="150" w:lineRule="exact"/>
              <w:rPr>
                <w:sz w:val="15"/>
                <w:szCs w:val="15"/>
              </w:rPr>
            </w:pPr>
          </w:p>
          <w:p w14:paraId="05FF63BA" w14:textId="77777777" w:rsidR="001B789C" w:rsidRDefault="00E07109">
            <w:pPr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1"/>
              </w:rPr>
              <w:t>S</w:t>
            </w:r>
            <w:r>
              <w:rPr>
                <w:rFonts w:ascii="Arial" w:eastAsia="Arial" w:hAnsi="Arial" w:cs="Arial"/>
                <w:spacing w:val="1"/>
              </w:rPr>
              <w:t>t</w:t>
            </w:r>
            <w:r>
              <w:rPr>
                <w:rFonts w:ascii="Arial" w:eastAsia="Arial" w:hAnsi="Arial" w:cs="Arial"/>
              </w:rPr>
              <w:t xml:space="preserve">udent </w:t>
            </w:r>
            <w:r>
              <w:rPr>
                <w:rFonts w:ascii="Arial" w:eastAsia="Arial" w:hAnsi="Arial" w:cs="Arial"/>
                <w:spacing w:val="-1"/>
              </w:rPr>
              <w:t>D</w:t>
            </w:r>
            <w:r>
              <w:rPr>
                <w:rFonts w:ascii="Arial" w:eastAsia="Arial" w:hAnsi="Arial" w:cs="Arial"/>
              </w:rPr>
              <w:t>e</w:t>
            </w:r>
            <w:r>
              <w:rPr>
                <w:rFonts w:ascii="Arial" w:eastAsia="Arial" w:hAnsi="Arial" w:cs="Arial"/>
                <w:spacing w:val="1"/>
              </w:rPr>
              <w:t>t</w:t>
            </w:r>
            <w:r>
              <w:rPr>
                <w:rFonts w:ascii="Arial" w:eastAsia="Arial" w:hAnsi="Arial" w:cs="Arial"/>
              </w:rPr>
              <w:t>a</w:t>
            </w:r>
            <w:r>
              <w:rPr>
                <w:rFonts w:ascii="Arial" w:eastAsia="Arial" w:hAnsi="Arial" w:cs="Arial"/>
                <w:spacing w:val="-1"/>
              </w:rPr>
              <w:t>il</w:t>
            </w:r>
            <w:r>
              <w:rPr>
                <w:rFonts w:ascii="Arial" w:eastAsia="Arial" w:hAnsi="Arial" w:cs="Arial"/>
              </w:rPr>
              <w:t>s</w:t>
            </w:r>
          </w:p>
        </w:tc>
      </w:tr>
      <w:tr w:rsidR="001B789C" w14:paraId="68E9F500" w14:textId="77777777">
        <w:trPr>
          <w:trHeight w:hRule="exact" w:val="228"/>
        </w:trPr>
        <w:tc>
          <w:tcPr>
            <w:tcW w:w="10632" w:type="dxa"/>
            <w:gridSpan w:val="10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2E150A" w14:textId="77777777" w:rsidR="001B789C" w:rsidRDefault="001B789C"/>
        </w:tc>
      </w:tr>
      <w:tr w:rsidR="001B789C" w14:paraId="0374FD3F" w14:textId="77777777" w:rsidTr="00534FF0">
        <w:trPr>
          <w:trHeight w:hRule="exact" w:val="566"/>
        </w:trPr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68EF11" w14:textId="77777777" w:rsidR="001B789C" w:rsidRDefault="001B789C">
            <w:pPr>
              <w:spacing w:line="150" w:lineRule="exact"/>
              <w:rPr>
                <w:sz w:val="15"/>
                <w:szCs w:val="15"/>
              </w:rPr>
            </w:pPr>
          </w:p>
          <w:p w14:paraId="3EA858DC" w14:textId="77777777" w:rsidR="001B789C" w:rsidRDefault="00E07109">
            <w:pPr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1"/>
              </w:rPr>
              <w:t>S</w:t>
            </w:r>
            <w:r>
              <w:rPr>
                <w:rFonts w:ascii="Arial" w:eastAsia="Arial" w:hAnsi="Arial" w:cs="Arial"/>
                <w:spacing w:val="1"/>
              </w:rPr>
              <w:t>t</w:t>
            </w:r>
            <w:r>
              <w:rPr>
                <w:rFonts w:ascii="Arial" w:eastAsia="Arial" w:hAnsi="Arial" w:cs="Arial"/>
              </w:rPr>
              <w:t xml:space="preserve">udent </w:t>
            </w:r>
            <w:r>
              <w:rPr>
                <w:rFonts w:ascii="Arial" w:eastAsia="Arial" w:hAnsi="Arial" w:cs="Arial"/>
                <w:spacing w:val="-1"/>
              </w:rPr>
              <w:t>N</w:t>
            </w:r>
            <w:r>
              <w:rPr>
                <w:rFonts w:ascii="Arial" w:eastAsia="Arial" w:hAnsi="Arial" w:cs="Arial"/>
              </w:rPr>
              <w:t>u</w:t>
            </w:r>
            <w:r>
              <w:rPr>
                <w:rFonts w:ascii="Arial" w:eastAsia="Arial" w:hAnsi="Arial" w:cs="Arial"/>
                <w:spacing w:val="1"/>
              </w:rPr>
              <w:t>m</w:t>
            </w:r>
            <w:r>
              <w:rPr>
                <w:rFonts w:ascii="Arial" w:eastAsia="Arial" w:hAnsi="Arial" w:cs="Arial"/>
              </w:rPr>
              <w:t>ber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65C929" w14:textId="77777777" w:rsidR="001B789C" w:rsidRDefault="00AF206E">
            <w:r>
              <w:t>1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E3108B" w14:textId="77777777" w:rsidR="001B789C" w:rsidRDefault="00AF206E">
            <w:r>
              <w:t>0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FE9EDB" w14:textId="77777777" w:rsidR="001B789C" w:rsidRDefault="00AF206E">
            <w:r>
              <w:t>2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2102DC" w14:textId="77777777" w:rsidR="001B789C" w:rsidRDefault="00AF206E">
            <w:r>
              <w:t>7</w:t>
            </w:r>
          </w:p>
        </w:tc>
        <w:tc>
          <w:tcPr>
            <w:tcW w:w="6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77A0D0" w14:textId="77777777" w:rsidR="001B789C" w:rsidRDefault="00AF206E">
            <w:r>
              <w:t>3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61452D" w14:textId="77777777" w:rsidR="001B789C" w:rsidRDefault="00AF206E">
            <w:r>
              <w:t>6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A77B42" w14:textId="77777777" w:rsidR="001B789C" w:rsidRDefault="00AF206E">
            <w:r>
              <w:t>0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305764" w14:textId="77777777" w:rsidR="001B789C" w:rsidRDefault="00AF206E">
            <w:r>
              <w:t>7</w:t>
            </w:r>
          </w:p>
        </w:tc>
        <w:tc>
          <w:tcPr>
            <w:tcW w:w="35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954497" w14:textId="668B88EC" w:rsidR="001B789C" w:rsidRDefault="00534FF0">
            <w:r>
              <w:t xml:space="preserve">Benjamin </w:t>
            </w:r>
            <w:r w:rsidR="00510BA3">
              <w:t xml:space="preserve">J. </w:t>
            </w:r>
            <w:r>
              <w:t>Walker</w:t>
            </w:r>
          </w:p>
        </w:tc>
      </w:tr>
      <w:tr w:rsidR="00534FF0" w14:paraId="18117324" w14:textId="77777777" w:rsidTr="00534FF0">
        <w:trPr>
          <w:trHeight w:hRule="exact" w:val="566"/>
        </w:trPr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10CD0D" w14:textId="41757F62" w:rsidR="00534FF0" w:rsidRDefault="00534FF0" w:rsidP="00534FF0">
            <w:pPr>
              <w:spacing w:line="150" w:lineRule="exact"/>
              <w:rPr>
                <w:sz w:val="15"/>
                <w:szCs w:val="15"/>
              </w:rPr>
            </w:pP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974E42" w14:textId="53A4ACBD" w:rsidR="00534FF0" w:rsidRDefault="00534FF0">
            <w:r>
              <w:t>1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A1E7FB" w14:textId="6F83BC34" w:rsidR="00534FF0" w:rsidRDefault="00534FF0">
            <w:r>
              <w:t>0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4D7641" w14:textId="2BD80629" w:rsidR="00534FF0" w:rsidRDefault="00534FF0">
            <w:r>
              <w:t>4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BE6EEF" w14:textId="197122B2" w:rsidR="00534FF0" w:rsidRDefault="00534FF0">
            <w:r>
              <w:t>8</w:t>
            </w:r>
          </w:p>
        </w:tc>
        <w:tc>
          <w:tcPr>
            <w:tcW w:w="6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B2A010" w14:textId="244CCB4D" w:rsidR="00534FF0" w:rsidRDefault="00534FF0">
            <w:r>
              <w:t>3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B36C77" w14:textId="31200B23" w:rsidR="00534FF0" w:rsidRDefault="00534FF0">
            <w:r>
              <w:t>3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A54E53A" w14:textId="3558001A" w:rsidR="00534FF0" w:rsidRDefault="00534FF0">
            <w:r>
              <w:t>1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EAAD4D" w14:textId="0C08BCBE" w:rsidR="00534FF0" w:rsidRDefault="00534FF0">
            <w:r>
              <w:t>4</w:t>
            </w:r>
          </w:p>
        </w:tc>
        <w:tc>
          <w:tcPr>
            <w:tcW w:w="35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072488" w14:textId="4DC1F0BE" w:rsidR="00534FF0" w:rsidRDefault="00534FF0">
            <w:proofErr w:type="spellStart"/>
            <w:r>
              <w:t>Sashinka</w:t>
            </w:r>
            <w:proofErr w:type="spellEnd"/>
            <w:r>
              <w:t xml:space="preserve"> </w:t>
            </w:r>
            <w:proofErr w:type="spellStart"/>
            <w:r>
              <w:t>Lintang</w:t>
            </w:r>
            <w:proofErr w:type="spellEnd"/>
          </w:p>
        </w:tc>
      </w:tr>
      <w:tr w:rsidR="001B789C" w14:paraId="1394A0CC" w14:textId="77777777">
        <w:trPr>
          <w:trHeight w:hRule="exact" w:val="228"/>
        </w:trPr>
        <w:tc>
          <w:tcPr>
            <w:tcW w:w="10632" w:type="dxa"/>
            <w:gridSpan w:val="10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2409B1" w14:textId="77777777" w:rsidR="001B789C" w:rsidRDefault="001B789C"/>
        </w:tc>
      </w:tr>
    </w:tbl>
    <w:p w14:paraId="6C0E2BF9" w14:textId="77777777" w:rsidR="001B789C" w:rsidRDefault="001B789C">
      <w:pPr>
        <w:spacing w:before="12" w:line="260" w:lineRule="exact"/>
        <w:rPr>
          <w:sz w:val="26"/>
          <w:szCs w:val="26"/>
        </w:rPr>
      </w:pPr>
    </w:p>
    <w:tbl>
      <w:tblPr>
        <w:tblW w:w="0" w:type="auto"/>
        <w:tblInd w:w="10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418"/>
        <w:gridCol w:w="75"/>
        <w:gridCol w:w="633"/>
        <w:gridCol w:w="1702"/>
        <w:gridCol w:w="708"/>
        <w:gridCol w:w="566"/>
        <w:gridCol w:w="1985"/>
        <w:gridCol w:w="711"/>
        <w:gridCol w:w="141"/>
        <w:gridCol w:w="425"/>
        <w:gridCol w:w="849"/>
        <w:gridCol w:w="1419"/>
      </w:tblGrid>
      <w:tr w:rsidR="001B789C" w14:paraId="567F5451" w14:textId="77777777">
        <w:trPr>
          <w:trHeight w:hRule="exact" w:val="568"/>
        </w:trPr>
        <w:tc>
          <w:tcPr>
            <w:tcW w:w="10632" w:type="dxa"/>
            <w:gridSpan w:val="1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76B9F1D4" w14:textId="77777777" w:rsidR="001B789C" w:rsidRDefault="00E07109">
            <w:pPr>
              <w:spacing w:before="80"/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1"/>
              </w:rPr>
              <w:t>U</w:t>
            </w:r>
            <w:r>
              <w:rPr>
                <w:rFonts w:ascii="Arial" w:eastAsia="Arial" w:hAnsi="Arial" w:cs="Arial"/>
              </w:rPr>
              <w:t>n</w:t>
            </w:r>
            <w:r>
              <w:rPr>
                <w:rFonts w:ascii="Arial" w:eastAsia="Arial" w:hAnsi="Arial" w:cs="Arial"/>
                <w:spacing w:val="-1"/>
              </w:rPr>
              <w:t>i</w:t>
            </w:r>
            <w:r>
              <w:rPr>
                <w:rFonts w:ascii="Arial" w:eastAsia="Arial" w:hAnsi="Arial" w:cs="Arial"/>
              </w:rPr>
              <w:t>t</w:t>
            </w:r>
            <w:r>
              <w:rPr>
                <w:rFonts w:ascii="Arial" w:eastAsia="Arial" w:hAnsi="Arial" w:cs="Arial"/>
                <w:spacing w:val="2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</w:rPr>
              <w:t>D</w:t>
            </w:r>
            <w:r>
              <w:rPr>
                <w:rFonts w:ascii="Arial" w:eastAsia="Arial" w:hAnsi="Arial" w:cs="Arial"/>
              </w:rPr>
              <w:t>e</w:t>
            </w:r>
            <w:r>
              <w:rPr>
                <w:rFonts w:ascii="Arial" w:eastAsia="Arial" w:hAnsi="Arial" w:cs="Arial"/>
                <w:spacing w:val="1"/>
              </w:rPr>
              <w:t>t</w:t>
            </w:r>
            <w:r>
              <w:rPr>
                <w:rFonts w:ascii="Arial" w:eastAsia="Arial" w:hAnsi="Arial" w:cs="Arial"/>
              </w:rPr>
              <w:t>a</w:t>
            </w:r>
            <w:r>
              <w:rPr>
                <w:rFonts w:ascii="Arial" w:eastAsia="Arial" w:hAnsi="Arial" w:cs="Arial"/>
                <w:spacing w:val="-1"/>
              </w:rPr>
              <w:t>ils</w:t>
            </w:r>
          </w:p>
        </w:tc>
      </w:tr>
      <w:tr w:rsidR="001B789C" w14:paraId="3EFDE7A7" w14:textId="77777777">
        <w:trPr>
          <w:trHeight w:hRule="exact" w:val="91"/>
        </w:trPr>
        <w:tc>
          <w:tcPr>
            <w:tcW w:w="10632" w:type="dxa"/>
            <w:gridSpan w:val="1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D27C78" w14:textId="77777777" w:rsidR="001B789C" w:rsidRDefault="001B789C"/>
        </w:tc>
      </w:tr>
      <w:tr w:rsidR="001B789C" w14:paraId="28137D71" w14:textId="77777777">
        <w:trPr>
          <w:trHeight w:hRule="exact" w:val="569"/>
        </w:trPr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ACC66A" w14:textId="77777777" w:rsidR="001B789C" w:rsidRDefault="001B789C">
            <w:pPr>
              <w:spacing w:before="2" w:line="160" w:lineRule="exact"/>
              <w:rPr>
                <w:sz w:val="16"/>
                <w:szCs w:val="16"/>
              </w:rPr>
            </w:pPr>
          </w:p>
          <w:p w14:paraId="584494B1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Un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Co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2410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092F61" w14:textId="016AB381" w:rsidR="001B789C" w:rsidRDefault="00A43690">
            <w:r>
              <w:t>CSI</w:t>
            </w:r>
            <w:r w:rsidR="00534FF0">
              <w:t>6209</w:t>
            </w:r>
          </w:p>
        </w:tc>
        <w:tc>
          <w:tcPr>
            <w:tcW w:w="127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6B775A" w14:textId="77777777" w:rsidR="001B789C" w:rsidRDefault="001B789C">
            <w:pPr>
              <w:spacing w:before="2" w:line="160" w:lineRule="exact"/>
              <w:rPr>
                <w:sz w:val="16"/>
                <w:szCs w:val="16"/>
              </w:rPr>
            </w:pPr>
          </w:p>
          <w:p w14:paraId="0ECE8CBE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Un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5530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FA0EB8" w14:textId="7AB7174F" w:rsidR="001B789C" w:rsidRDefault="00534FF0">
            <w:r>
              <w:t>Artificial Intelligence</w:t>
            </w:r>
          </w:p>
        </w:tc>
      </w:tr>
      <w:tr w:rsidR="001B789C" w14:paraId="07B2FE4B" w14:textId="77777777">
        <w:trPr>
          <w:trHeight w:hRule="exact" w:val="566"/>
        </w:trPr>
        <w:tc>
          <w:tcPr>
            <w:tcW w:w="2126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C00E4D" w14:textId="77777777" w:rsidR="001B789C" w:rsidRDefault="001B789C">
            <w:pPr>
              <w:spacing w:before="9" w:line="150" w:lineRule="exact"/>
              <w:rPr>
                <w:sz w:val="15"/>
                <w:szCs w:val="15"/>
              </w:rPr>
            </w:pPr>
          </w:p>
          <w:p w14:paraId="78F166ED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Na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f L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t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r</w:t>
            </w:r>
          </w:p>
        </w:tc>
        <w:tc>
          <w:tcPr>
            <w:tcW w:w="4961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0692D3" w14:textId="5DFF6EB0" w:rsidR="001B789C" w:rsidRDefault="00AF206E">
            <w:r>
              <w:t xml:space="preserve">Dr. </w:t>
            </w:r>
            <w:r w:rsidR="00534FF0">
              <w:t>Syed Mohammed Shamsul Islam</w:t>
            </w:r>
          </w:p>
        </w:tc>
        <w:tc>
          <w:tcPr>
            <w:tcW w:w="1277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3B84E3" w14:textId="77777777" w:rsidR="001B789C" w:rsidRDefault="001B789C">
            <w:pPr>
              <w:spacing w:before="9" w:line="150" w:lineRule="exact"/>
              <w:rPr>
                <w:sz w:val="15"/>
                <w:szCs w:val="15"/>
              </w:rPr>
            </w:pPr>
          </w:p>
          <w:p w14:paraId="4165E94F" w14:textId="77777777" w:rsidR="001B789C" w:rsidRDefault="00E07109">
            <w:pPr>
              <w:ind w:left="102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Due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z w:val="20"/>
                <w:szCs w:val="20"/>
              </w:rPr>
              <w:t>ate</w:t>
            </w:r>
          </w:p>
        </w:tc>
        <w:tc>
          <w:tcPr>
            <w:tcW w:w="226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B44473" w14:textId="36C8D413" w:rsidR="001B789C" w:rsidRDefault="00AD204A">
            <w:r>
              <w:t>4</w:t>
            </w:r>
            <w:r w:rsidR="00F10C22">
              <w:t>/</w:t>
            </w:r>
            <w:r>
              <w:t>11</w:t>
            </w:r>
            <w:r w:rsidR="00F10C22">
              <w:t>/2019</w:t>
            </w:r>
          </w:p>
        </w:tc>
      </w:tr>
      <w:tr w:rsidR="001B789C" w14:paraId="6849855A" w14:textId="77777777">
        <w:trPr>
          <w:trHeight w:hRule="exact" w:val="576"/>
        </w:trPr>
        <w:tc>
          <w:tcPr>
            <w:tcW w:w="2126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D2494D" w14:textId="77777777" w:rsidR="001B789C" w:rsidRDefault="001B789C">
            <w:pPr>
              <w:spacing w:before="4" w:line="160" w:lineRule="exact"/>
              <w:rPr>
                <w:sz w:val="16"/>
                <w:szCs w:val="16"/>
              </w:rPr>
            </w:pPr>
          </w:p>
          <w:p w14:paraId="365308CF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p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of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</w:p>
        </w:tc>
        <w:tc>
          <w:tcPr>
            <w:tcW w:w="241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AF8629" w14:textId="412AC1A9" w:rsidR="004C4088" w:rsidRDefault="004C4088" w:rsidP="004C4088">
            <w:r>
              <w:t xml:space="preserve">Assignment </w:t>
            </w:r>
            <w:r w:rsidR="00AD204A">
              <w:t>2</w:t>
            </w:r>
          </w:p>
          <w:p w14:paraId="2A85AE2A" w14:textId="66AA3E92" w:rsidR="004C4088" w:rsidRDefault="004C4088" w:rsidP="0083702F"/>
        </w:tc>
        <w:tc>
          <w:tcPr>
            <w:tcW w:w="3262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77473D" w14:textId="77777777" w:rsidR="001B789C" w:rsidRDefault="001B789C">
            <w:pPr>
              <w:spacing w:before="4" w:line="160" w:lineRule="exact"/>
              <w:rPr>
                <w:sz w:val="16"/>
                <w:szCs w:val="16"/>
              </w:rPr>
            </w:pPr>
          </w:p>
          <w:p w14:paraId="2BF4E207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Gr</w:t>
            </w:r>
            <w:r>
              <w:rPr>
                <w:rFonts w:ascii="Arial" w:eastAsia="Arial" w:hAnsi="Arial" w:cs="Arial"/>
                <w:sz w:val="20"/>
                <w:szCs w:val="20"/>
              </w:rPr>
              <w:t>oup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ut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(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f 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e)</w:t>
            </w:r>
          </w:p>
        </w:tc>
        <w:tc>
          <w:tcPr>
            <w:tcW w:w="2834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8FEB79" w14:textId="5F31F339" w:rsidR="001B789C" w:rsidRDefault="00D71C92">
            <w:r>
              <w:t xml:space="preserve">Off-campus </w:t>
            </w:r>
            <w:r w:rsidR="00534FF0">
              <w:t>Group</w:t>
            </w:r>
            <w:r>
              <w:t xml:space="preserve"> 8</w:t>
            </w:r>
          </w:p>
        </w:tc>
      </w:tr>
      <w:tr w:rsidR="001B789C" w14:paraId="22D600C5" w14:textId="77777777">
        <w:trPr>
          <w:trHeight w:hRule="exact" w:val="569"/>
        </w:trPr>
        <w:tc>
          <w:tcPr>
            <w:tcW w:w="1493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8DCC66" w14:textId="77777777" w:rsidR="001B789C" w:rsidRDefault="001B789C">
            <w:pPr>
              <w:spacing w:before="2" w:line="160" w:lineRule="exact"/>
              <w:rPr>
                <w:sz w:val="16"/>
                <w:szCs w:val="16"/>
              </w:rPr>
            </w:pPr>
          </w:p>
          <w:p w14:paraId="45E744D0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Co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6446" w:type="dxa"/>
            <w:gridSpan w:val="7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47BEA5" w14:textId="77777777" w:rsidR="001B789C" w:rsidRDefault="00AF206E">
            <w:r>
              <w:t>Master of Computer Science</w:t>
            </w:r>
          </w:p>
        </w:tc>
        <w:tc>
          <w:tcPr>
            <w:tcW w:w="127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69AD09" w14:textId="77777777" w:rsidR="001B789C" w:rsidRDefault="001B789C">
            <w:pPr>
              <w:spacing w:before="2" w:line="160" w:lineRule="exact"/>
              <w:rPr>
                <w:sz w:val="16"/>
                <w:szCs w:val="16"/>
              </w:rPr>
            </w:pPr>
          </w:p>
          <w:p w14:paraId="74201E17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Ca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pus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2F40CF" w14:textId="54816B21" w:rsidR="001B789C" w:rsidRDefault="00534FF0">
            <w:r>
              <w:t>ES &amp; JOON</w:t>
            </w:r>
          </w:p>
        </w:tc>
      </w:tr>
      <w:tr w:rsidR="001B789C" w14:paraId="256B14E1" w14:textId="77777777">
        <w:trPr>
          <w:trHeight w:hRule="exact" w:val="1860"/>
        </w:trPr>
        <w:tc>
          <w:tcPr>
            <w:tcW w:w="10632" w:type="dxa"/>
            <w:gridSpan w:val="1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E8488E" w14:textId="77777777" w:rsidR="001B789C" w:rsidRDefault="00E07109">
            <w:pPr>
              <w:spacing w:before="56"/>
              <w:ind w:left="100" w:right="364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hat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tt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ed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ent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at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at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wn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om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ther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o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c</w:t>
            </w:r>
            <w:r>
              <w:rPr>
                <w:rFonts w:ascii="Arial" w:eastAsia="Arial" w:hAnsi="Arial" w:cs="Arial"/>
                <w:sz w:val="20"/>
                <w:szCs w:val="20"/>
              </w:rPr>
              <w:t>es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as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en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z w:val="20"/>
                <w:szCs w:val="20"/>
              </w:rPr>
              <w:t>no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dg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d.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has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no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l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en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ted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e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o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</w:t>
            </w:r>
            <w:r>
              <w:rPr>
                <w:rFonts w:ascii="Arial" w:eastAsia="Arial" w:hAnsi="Arial" w:cs="Arial"/>
                <w:sz w:val="20"/>
                <w:szCs w:val="20"/>
              </w:rPr>
              <w:t>e.</w:t>
            </w:r>
          </w:p>
          <w:p w14:paraId="183431E6" w14:textId="77777777" w:rsidR="001B789C" w:rsidRDefault="00E07109">
            <w:pPr>
              <w:spacing w:before="57"/>
              <w:ind w:left="100" w:right="3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Co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z w:val="20"/>
                <w:szCs w:val="20"/>
              </w:rPr>
              <w:t>ht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s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s</w:t>
            </w: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ant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o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h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o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op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e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f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s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ent,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pacing w:val="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d/or</w:t>
            </w:r>
            <w:r>
              <w:rPr>
                <w:rFonts w:ascii="Arial" w:eastAsia="Arial" w:hAnsi="Arial" w:cs="Arial"/>
                <w:spacing w:val="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z w:val="20"/>
                <w:szCs w:val="20"/>
              </w:rPr>
              <w:t>eep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g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po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note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at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he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s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o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y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od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f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t of an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be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q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d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r 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er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oned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,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p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at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u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n w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ought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om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he</w:t>
            </w:r>
            <w:r>
              <w:rPr>
                <w:rFonts w:ascii="Arial" w:eastAsia="Arial" w:hAnsi="Arial" w:cs="Arial"/>
                <w:spacing w:val="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t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</w:p>
        </w:tc>
      </w:tr>
    </w:tbl>
    <w:p w14:paraId="180CCACA" w14:textId="77777777" w:rsidR="001B789C" w:rsidRDefault="001B789C">
      <w:pPr>
        <w:spacing w:before="14" w:line="200" w:lineRule="exact"/>
        <w:rPr>
          <w:sz w:val="20"/>
          <w:szCs w:val="20"/>
        </w:rPr>
      </w:pPr>
    </w:p>
    <w:tbl>
      <w:tblPr>
        <w:tblW w:w="0" w:type="auto"/>
        <w:tblInd w:w="10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560"/>
        <w:gridCol w:w="4819"/>
        <w:gridCol w:w="1133"/>
        <w:gridCol w:w="1135"/>
        <w:gridCol w:w="1985"/>
      </w:tblGrid>
      <w:tr w:rsidR="001B789C" w14:paraId="7357EA4A" w14:textId="77777777">
        <w:trPr>
          <w:trHeight w:hRule="exact" w:val="566"/>
        </w:trPr>
        <w:tc>
          <w:tcPr>
            <w:tcW w:w="10632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3DCC7310" w14:textId="77777777" w:rsidR="001B789C" w:rsidRDefault="001B789C">
            <w:pPr>
              <w:spacing w:line="150" w:lineRule="exact"/>
              <w:rPr>
                <w:sz w:val="15"/>
                <w:szCs w:val="15"/>
              </w:rPr>
            </w:pPr>
          </w:p>
          <w:p w14:paraId="6766F1D2" w14:textId="77777777" w:rsidR="001B789C" w:rsidRDefault="00E07109">
            <w:pPr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9"/>
              </w:rPr>
              <w:t>M</w:t>
            </w:r>
            <w:r>
              <w:rPr>
                <w:rFonts w:ascii="Arial" w:eastAsia="Arial" w:hAnsi="Arial" w:cs="Arial"/>
                <w:spacing w:val="-5"/>
              </w:rPr>
              <w:t>a</w:t>
            </w:r>
            <w:r>
              <w:rPr>
                <w:rFonts w:ascii="Arial" w:eastAsia="Arial" w:hAnsi="Arial" w:cs="Arial"/>
                <w:spacing w:val="-8"/>
              </w:rPr>
              <w:t>n</w:t>
            </w:r>
            <w:r>
              <w:rPr>
                <w:rFonts w:ascii="Arial" w:eastAsia="Arial" w:hAnsi="Arial" w:cs="Arial"/>
                <w:spacing w:val="-5"/>
              </w:rPr>
              <w:t>ua</w:t>
            </w:r>
            <w:r>
              <w:rPr>
                <w:rFonts w:ascii="Arial" w:eastAsia="Arial" w:hAnsi="Arial" w:cs="Arial"/>
              </w:rPr>
              <w:t>l</w:t>
            </w:r>
            <w:r>
              <w:rPr>
                <w:rFonts w:ascii="Arial" w:eastAsia="Arial" w:hAnsi="Arial" w:cs="Arial"/>
                <w:spacing w:val="-14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</w:rPr>
              <w:t>S</w:t>
            </w:r>
            <w:r>
              <w:rPr>
                <w:rFonts w:ascii="Arial" w:eastAsia="Arial" w:hAnsi="Arial" w:cs="Arial"/>
                <w:spacing w:val="-8"/>
              </w:rPr>
              <w:t>ub</w:t>
            </w:r>
            <w:r>
              <w:rPr>
                <w:rFonts w:ascii="Arial" w:eastAsia="Arial" w:hAnsi="Arial" w:cs="Arial"/>
                <w:spacing w:val="-4"/>
              </w:rPr>
              <w:t>m</w:t>
            </w:r>
            <w:r>
              <w:rPr>
                <w:rFonts w:ascii="Arial" w:eastAsia="Arial" w:hAnsi="Arial" w:cs="Arial"/>
                <w:spacing w:val="-8"/>
              </w:rPr>
              <w:t>i</w:t>
            </w:r>
            <w:r>
              <w:rPr>
                <w:rFonts w:ascii="Arial" w:eastAsia="Arial" w:hAnsi="Arial" w:cs="Arial"/>
                <w:spacing w:val="-5"/>
              </w:rPr>
              <w:t>ss</w:t>
            </w:r>
            <w:r>
              <w:rPr>
                <w:rFonts w:ascii="Arial" w:eastAsia="Arial" w:hAnsi="Arial" w:cs="Arial"/>
                <w:spacing w:val="-8"/>
              </w:rPr>
              <w:t>ion</w:t>
            </w:r>
          </w:p>
        </w:tc>
      </w:tr>
      <w:tr w:rsidR="001B789C" w14:paraId="1328BC92" w14:textId="77777777">
        <w:trPr>
          <w:trHeight w:hRule="exact" w:val="569"/>
        </w:trPr>
        <w:tc>
          <w:tcPr>
            <w:tcW w:w="10632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C41365" w14:textId="77777777" w:rsidR="001B789C" w:rsidRDefault="00E07109">
            <w:pPr>
              <w:spacing w:before="3" w:line="228" w:lineRule="exact"/>
              <w:ind w:left="100" w:right="53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a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en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a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e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2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,</w:t>
            </w:r>
            <w:r>
              <w:rPr>
                <w:rFonts w:ascii="Arial" w:eastAsia="Arial" w:hAnsi="Arial" w:cs="Arial"/>
                <w:spacing w:val="-2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nd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c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t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2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a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a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,</w:t>
            </w:r>
            <w:r>
              <w:rPr>
                <w:rFonts w:ascii="Arial" w:eastAsia="Arial" w:hAnsi="Arial" w:cs="Arial"/>
                <w:spacing w:val="-1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ll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n 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te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b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.</w:t>
            </w:r>
          </w:p>
        </w:tc>
      </w:tr>
      <w:tr w:rsidR="001B789C" w14:paraId="1051D616" w14:textId="77777777">
        <w:trPr>
          <w:trHeight w:hRule="exact" w:val="600"/>
        </w:trPr>
        <w:tc>
          <w:tcPr>
            <w:tcW w:w="15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D6ED54" w14:textId="77777777" w:rsidR="001B789C" w:rsidRDefault="001B789C">
            <w:pPr>
              <w:spacing w:before="6" w:line="110" w:lineRule="exact"/>
              <w:rPr>
                <w:sz w:val="11"/>
                <w:szCs w:val="11"/>
              </w:rPr>
            </w:pPr>
          </w:p>
          <w:p w14:paraId="7C5B8382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S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4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D103D1" w14:textId="0C041AEE" w:rsidR="001B789C" w:rsidRDefault="00AF206E">
            <w:r>
              <w:t>B. J. Walker</w:t>
            </w:r>
            <w:r w:rsidR="00534FF0">
              <w:t xml:space="preserve"> &amp; S. </w:t>
            </w:r>
            <w:proofErr w:type="spellStart"/>
            <w:r w:rsidR="00534FF0">
              <w:t>Lintang</w:t>
            </w:r>
            <w:proofErr w:type="spellEnd"/>
          </w:p>
        </w:tc>
        <w:tc>
          <w:tcPr>
            <w:tcW w:w="1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8C50DA" w14:textId="77777777" w:rsidR="001B789C" w:rsidRDefault="001B789C">
            <w:pPr>
              <w:spacing w:before="6" w:line="110" w:lineRule="exact"/>
              <w:rPr>
                <w:sz w:val="11"/>
                <w:szCs w:val="11"/>
              </w:rPr>
            </w:pPr>
          </w:p>
          <w:p w14:paraId="40069290" w14:textId="77777777" w:rsidR="001B789C" w:rsidRDefault="00E07109">
            <w:pPr>
              <w:ind w:left="359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11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317035" w14:textId="6271AC41" w:rsidR="001B789C" w:rsidRPr="005E52F6" w:rsidRDefault="003E3C5A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4</w:t>
            </w:r>
            <w:r w:rsidR="00A03EC6">
              <w:rPr>
                <w:color w:val="000000" w:themeColor="text1"/>
              </w:rPr>
              <w:t>/</w:t>
            </w:r>
            <w:r>
              <w:rPr>
                <w:color w:val="000000" w:themeColor="text1"/>
              </w:rPr>
              <w:t>11</w:t>
            </w:r>
            <w:r w:rsidR="00A03EC6">
              <w:rPr>
                <w:color w:val="000000" w:themeColor="text1"/>
              </w:rPr>
              <w:t>/2019</w:t>
            </w:r>
          </w:p>
        </w:tc>
        <w:tc>
          <w:tcPr>
            <w:tcW w:w="1985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1EAA8F8D" w14:textId="77777777" w:rsidR="001B789C" w:rsidRDefault="00E07109">
            <w:pPr>
              <w:spacing w:before="77"/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i/>
                <w:spacing w:val="1"/>
                <w:sz w:val="20"/>
                <w:szCs w:val="20"/>
              </w:rPr>
              <w:t>Off</w:t>
            </w:r>
            <w:r>
              <w:rPr>
                <w:rFonts w:ascii="Arial" w:eastAsia="Arial" w:hAnsi="Arial" w:cs="Arial"/>
                <w:b/>
                <w:bCs/>
                <w:i/>
                <w:sz w:val="20"/>
                <w:szCs w:val="20"/>
              </w:rPr>
              <w:t>ice</w:t>
            </w:r>
            <w:r>
              <w:rPr>
                <w:rFonts w:ascii="Arial" w:eastAsia="Arial" w:hAnsi="Arial" w:cs="Arial"/>
                <w:b/>
                <w:bCs/>
                <w:i/>
                <w:spacing w:val="-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i/>
                <w:sz w:val="20"/>
                <w:szCs w:val="20"/>
              </w:rPr>
              <w:t>Use</w:t>
            </w:r>
            <w:r>
              <w:rPr>
                <w:rFonts w:ascii="Arial" w:eastAsia="Arial" w:hAnsi="Arial" w:cs="Arial"/>
                <w:b/>
                <w:bCs/>
                <w:i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i/>
                <w:spacing w:val="1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b/>
                <w:bCs/>
                <w:i/>
                <w:spacing w:val="2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b/>
                <w:bCs/>
                <w:i/>
                <w:sz w:val="20"/>
                <w:szCs w:val="20"/>
              </w:rPr>
              <w:t>y</w:t>
            </w:r>
          </w:p>
        </w:tc>
      </w:tr>
      <w:tr w:rsidR="001B789C" w14:paraId="6AF2E3AE" w14:textId="77777777">
        <w:trPr>
          <w:trHeight w:hRule="exact" w:val="566"/>
        </w:trPr>
        <w:tc>
          <w:tcPr>
            <w:tcW w:w="8647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2E8ED6DF" w14:textId="77777777" w:rsidR="001B789C" w:rsidRDefault="001B789C">
            <w:pPr>
              <w:spacing w:before="8" w:line="140" w:lineRule="exact"/>
              <w:rPr>
                <w:sz w:val="14"/>
                <w:szCs w:val="14"/>
              </w:rPr>
            </w:pPr>
          </w:p>
          <w:p w14:paraId="38D5EA6D" w14:textId="77777777" w:rsidR="001B789C" w:rsidRDefault="00E07109">
            <w:pPr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6"/>
              </w:rPr>
              <w:t>E</w:t>
            </w:r>
            <w:r>
              <w:rPr>
                <w:rFonts w:ascii="Arial" w:eastAsia="Arial" w:hAnsi="Arial" w:cs="Arial"/>
                <w:spacing w:val="-8"/>
              </w:rPr>
              <w:t>le</w:t>
            </w:r>
            <w:r>
              <w:rPr>
                <w:rFonts w:ascii="Arial" w:eastAsia="Arial" w:hAnsi="Arial" w:cs="Arial"/>
                <w:spacing w:val="-7"/>
              </w:rPr>
              <w:t>c</w:t>
            </w:r>
            <w:r>
              <w:rPr>
                <w:rFonts w:ascii="Arial" w:eastAsia="Arial" w:hAnsi="Arial" w:cs="Arial"/>
                <w:spacing w:val="-6"/>
              </w:rPr>
              <w:t>t</w:t>
            </w:r>
            <w:r>
              <w:rPr>
                <w:rFonts w:ascii="Arial" w:eastAsia="Arial" w:hAnsi="Arial" w:cs="Arial"/>
                <w:spacing w:val="-4"/>
              </w:rPr>
              <w:t>r</w:t>
            </w:r>
            <w:r>
              <w:rPr>
                <w:rFonts w:ascii="Arial" w:eastAsia="Arial" w:hAnsi="Arial" w:cs="Arial"/>
                <w:spacing w:val="-8"/>
              </w:rPr>
              <w:t>o</w:t>
            </w:r>
            <w:r>
              <w:rPr>
                <w:rFonts w:ascii="Arial" w:eastAsia="Arial" w:hAnsi="Arial" w:cs="Arial"/>
                <w:spacing w:val="-5"/>
              </w:rPr>
              <w:t>n</w:t>
            </w:r>
            <w:r>
              <w:rPr>
                <w:rFonts w:ascii="Arial" w:eastAsia="Arial" w:hAnsi="Arial" w:cs="Arial"/>
                <w:spacing w:val="-8"/>
              </w:rPr>
              <w:t>i</w:t>
            </w:r>
            <w:r>
              <w:rPr>
                <w:rFonts w:ascii="Arial" w:eastAsia="Arial" w:hAnsi="Arial" w:cs="Arial"/>
              </w:rPr>
              <w:t>c</w:t>
            </w:r>
            <w:r>
              <w:rPr>
                <w:rFonts w:ascii="Arial" w:eastAsia="Arial" w:hAnsi="Arial" w:cs="Arial"/>
                <w:spacing w:val="-11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</w:rPr>
              <w:t>S</w:t>
            </w:r>
            <w:r>
              <w:rPr>
                <w:rFonts w:ascii="Arial" w:eastAsia="Arial" w:hAnsi="Arial" w:cs="Arial"/>
                <w:spacing w:val="-8"/>
              </w:rPr>
              <w:t>ub</w:t>
            </w:r>
            <w:r>
              <w:rPr>
                <w:rFonts w:ascii="Arial" w:eastAsia="Arial" w:hAnsi="Arial" w:cs="Arial"/>
                <w:spacing w:val="-4"/>
              </w:rPr>
              <w:t>m</w:t>
            </w:r>
            <w:r>
              <w:rPr>
                <w:rFonts w:ascii="Arial" w:eastAsia="Arial" w:hAnsi="Arial" w:cs="Arial"/>
                <w:spacing w:val="-8"/>
              </w:rPr>
              <w:t>i</w:t>
            </w:r>
            <w:r>
              <w:rPr>
                <w:rFonts w:ascii="Arial" w:eastAsia="Arial" w:hAnsi="Arial" w:cs="Arial"/>
                <w:spacing w:val="-7"/>
              </w:rPr>
              <w:t>s</w:t>
            </w:r>
            <w:r>
              <w:rPr>
                <w:rFonts w:ascii="Arial" w:eastAsia="Arial" w:hAnsi="Arial" w:cs="Arial"/>
                <w:spacing w:val="-5"/>
              </w:rPr>
              <w:t>s</w:t>
            </w:r>
            <w:r>
              <w:rPr>
                <w:rFonts w:ascii="Arial" w:eastAsia="Arial" w:hAnsi="Arial" w:cs="Arial"/>
                <w:spacing w:val="-6"/>
              </w:rPr>
              <w:t>i</w:t>
            </w:r>
            <w:r>
              <w:rPr>
                <w:rFonts w:ascii="Arial" w:eastAsia="Arial" w:hAnsi="Arial" w:cs="Arial"/>
                <w:spacing w:val="-8"/>
              </w:rPr>
              <w:t>on</w:t>
            </w:r>
          </w:p>
        </w:tc>
        <w:tc>
          <w:tcPr>
            <w:tcW w:w="1985" w:type="dxa"/>
            <w:vMerge/>
            <w:tcBorders>
              <w:left w:val="single" w:sz="4" w:space="0" w:color="000000"/>
              <w:right w:val="single" w:sz="4" w:space="0" w:color="000000"/>
            </w:tcBorders>
          </w:tcPr>
          <w:p w14:paraId="018F2108" w14:textId="77777777" w:rsidR="001B789C" w:rsidRDefault="001B789C"/>
        </w:tc>
      </w:tr>
      <w:tr w:rsidR="001B789C" w14:paraId="683B8758" w14:textId="77777777">
        <w:trPr>
          <w:trHeight w:hRule="exact" w:val="1169"/>
        </w:trPr>
        <w:tc>
          <w:tcPr>
            <w:tcW w:w="8647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1577C3" w14:textId="77777777" w:rsidR="001B789C" w:rsidRDefault="001B789C">
            <w:pPr>
              <w:spacing w:before="4" w:line="110" w:lineRule="exact"/>
              <w:rPr>
                <w:sz w:val="11"/>
                <w:szCs w:val="11"/>
              </w:rPr>
            </w:pPr>
          </w:p>
          <w:p w14:paraId="69A021EB" w14:textId="77777777" w:rsidR="001B789C" w:rsidRDefault="00E07109">
            <w:pPr>
              <w:spacing w:line="241" w:lineRule="auto"/>
              <w:ind w:left="100" w:right="48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pacing w:val="-6"/>
                <w:sz w:val="20"/>
                <w:szCs w:val="20"/>
                <w:u w:val="thick" w:color="000000"/>
              </w:rPr>
              <w:t>O</w:t>
            </w:r>
            <w:r>
              <w:rPr>
                <w:rFonts w:ascii="Arial" w:eastAsia="Arial" w:hAnsi="Arial" w:cs="Arial"/>
                <w:b/>
                <w:bCs/>
                <w:spacing w:val="-5"/>
                <w:sz w:val="20"/>
                <w:szCs w:val="20"/>
                <w:u w:val="thick" w:color="000000"/>
              </w:rPr>
              <w:t>R</w:t>
            </w: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,</w:t>
            </w:r>
            <w:r>
              <w:rPr>
                <w:rFonts w:ascii="Arial" w:eastAsia="Arial" w:hAnsi="Arial" w:cs="Arial"/>
                <w:b/>
                <w:bCs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t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-1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ap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7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o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un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,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‘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X</w:t>
            </w:r>
            <w:r>
              <w:rPr>
                <w:rFonts w:ascii="Arial" w:eastAsia="Arial" w:hAnsi="Arial" w:cs="Arial"/>
                <w:sz w:val="20"/>
                <w:szCs w:val="20"/>
              </w:rPr>
              <w:t>’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x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w w:val="99"/>
                <w:sz w:val="20"/>
                <w:szCs w:val="20"/>
              </w:rPr>
              <w:t>be</w:t>
            </w:r>
            <w:r>
              <w:rPr>
                <w:rFonts w:ascii="Arial" w:eastAsia="Arial" w:hAnsi="Arial" w:cs="Arial"/>
                <w:spacing w:val="-8"/>
                <w:w w:val="99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5"/>
                <w:w w:val="99"/>
                <w:sz w:val="20"/>
                <w:szCs w:val="20"/>
              </w:rPr>
              <w:t>ow t</w:t>
            </w:r>
            <w:r>
              <w:rPr>
                <w:rFonts w:ascii="Arial" w:eastAsia="Arial" w:hAnsi="Arial" w:cs="Arial"/>
                <w:w w:val="99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nd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a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ll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7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fy</w:t>
            </w:r>
            <w:r>
              <w:rPr>
                <w:rFonts w:ascii="Arial" w:eastAsia="Arial" w:hAnsi="Arial" w:cs="Arial"/>
                <w:spacing w:val="-2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b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3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Pl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e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ud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ag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u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-2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o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2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l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u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U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d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</w:p>
        </w:tc>
        <w:tc>
          <w:tcPr>
            <w:tcW w:w="1985" w:type="dxa"/>
            <w:vMerge/>
            <w:tcBorders>
              <w:left w:val="single" w:sz="4" w:space="0" w:color="000000"/>
              <w:right w:val="single" w:sz="4" w:space="0" w:color="000000"/>
            </w:tcBorders>
          </w:tcPr>
          <w:p w14:paraId="3F422969" w14:textId="77777777" w:rsidR="001B789C" w:rsidRDefault="001B789C"/>
        </w:tc>
      </w:tr>
      <w:tr w:rsidR="001B789C" w14:paraId="22ADCC2B" w14:textId="77777777">
        <w:trPr>
          <w:trHeight w:hRule="exact" w:val="545"/>
        </w:trPr>
        <w:tc>
          <w:tcPr>
            <w:tcW w:w="15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EC431E1" w14:textId="77777777" w:rsidR="001B789C" w:rsidRDefault="001B789C">
            <w:pPr>
              <w:spacing w:before="6" w:line="110" w:lineRule="exact"/>
              <w:rPr>
                <w:sz w:val="11"/>
                <w:szCs w:val="11"/>
              </w:rPr>
            </w:pPr>
          </w:p>
          <w:p w14:paraId="57BA68B1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</w:p>
        </w:tc>
        <w:tc>
          <w:tcPr>
            <w:tcW w:w="4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4F33FB" w14:textId="77777777" w:rsidR="001B789C" w:rsidRDefault="001B789C">
            <w:pPr>
              <w:spacing w:before="7" w:line="110" w:lineRule="exact"/>
              <w:rPr>
                <w:sz w:val="11"/>
                <w:szCs w:val="11"/>
              </w:rPr>
            </w:pPr>
          </w:p>
          <w:p w14:paraId="6A89EA50" w14:textId="77777777" w:rsidR="001B789C" w:rsidRDefault="00AF206E">
            <w:pPr>
              <w:ind w:left="46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</w:t>
            </w:r>
            <w:r w:rsidR="00E07109">
              <w:rPr>
                <w:spacing w:val="40"/>
                <w:sz w:val="28"/>
                <w:szCs w:val="28"/>
              </w:rPr>
              <w:t xml:space="preserve"> </w:t>
            </w:r>
            <w:r w:rsidR="00B16B2A">
              <w:rPr>
                <w:rFonts w:ascii="Arial" w:eastAsia="Arial" w:hAnsi="Arial" w:cs="Arial"/>
                <w:spacing w:val="-6"/>
                <w:sz w:val="20"/>
                <w:szCs w:val="20"/>
              </w:rPr>
              <w:t>s</w:t>
            </w:r>
            <w:r w:rsidR="00E07109"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spacing w:val="-6"/>
                <w:sz w:val="20"/>
                <w:szCs w:val="20"/>
              </w:rPr>
              <w:t>l</w:t>
            </w:r>
            <w:r w:rsidR="00E07109"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sz w:val="20"/>
                <w:szCs w:val="20"/>
              </w:rPr>
              <w:t>t</w:t>
            </w:r>
            <w:r w:rsidR="00E07109">
              <w:rPr>
                <w:rFonts w:ascii="Arial" w:eastAsia="Arial" w:hAnsi="Arial" w:cs="Arial"/>
                <w:spacing w:val="-21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spacing w:val="-5"/>
                <w:sz w:val="20"/>
                <w:szCs w:val="20"/>
              </w:rPr>
              <w:t>h</w:t>
            </w:r>
            <w:r w:rsidR="00E07109"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spacing w:val="-6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sz w:val="20"/>
                <w:szCs w:val="20"/>
              </w:rPr>
              <w:t>k</w:t>
            </w:r>
            <w:r w:rsidR="00E07109"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spacing w:val="-5"/>
                <w:sz w:val="20"/>
                <w:szCs w:val="20"/>
              </w:rPr>
              <w:t>b</w:t>
            </w:r>
            <w:r w:rsidR="00E07109">
              <w:rPr>
                <w:rFonts w:ascii="Arial" w:eastAsia="Arial" w:hAnsi="Arial" w:cs="Arial"/>
                <w:spacing w:val="-8"/>
                <w:sz w:val="20"/>
                <w:szCs w:val="20"/>
              </w:rPr>
              <w:t>o</w:t>
            </w:r>
            <w:r w:rsidR="00B16B2A">
              <w:rPr>
                <w:rFonts w:ascii="Arial" w:eastAsia="Arial" w:hAnsi="Arial" w:cs="Arial"/>
                <w:spacing w:val="-4"/>
                <w:sz w:val="20"/>
                <w:szCs w:val="20"/>
              </w:rPr>
              <w:t>x</w:t>
            </w:r>
          </w:p>
        </w:tc>
        <w:tc>
          <w:tcPr>
            <w:tcW w:w="1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EEFFDD" w14:textId="77777777" w:rsidR="001B789C" w:rsidRDefault="001B789C">
            <w:pPr>
              <w:spacing w:before="6" w:line="110" w:lineRule="exact"/>
              <w:rPr>
                <w:sz w:val="11"/>
                <w:szCs w:val="11"/>
              </w:rPr>
            </w:pPr>
          </w:p>
          <w:p w14:paraId="36DAA457" w14:textId="77777777" w:rsidR="001B789C" w:rsidRDefault="00E07109">
            <w:pPr>
              <w:ind w:left="359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11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DF7C63" w14:textId="5121C6A0" w:rsidR="001B789C" w:rsidRDefault="003E3C5A">
            <w:r>
              <w:rPr>
                <w:color w:val="000000" w:themeColor="text1"/>
              </w:rPr>
              <w:t>4</w:t>
            </w:r>
            <w:r w:rsidR="00A03EC6">
              <w:rPr>
                <w:color w:val="000000" w:themeColor="text1"/>
              </w:rPr>
              <w:t>/</w:t>
            </w:r>
            <w:r>
              <w:rPr>
                <w:color w:val="000000" w:themeColor="text1"/>
              </w:rPr>
              <w:t>11</w:t>
            </w:r>
            <w:r w:rsidR="00A03EC6">
              <w:rPr>
                <w:color w:val="000000" w:themeColor="text1"/>
              </w:rPr>
              <w:t>/2019</w:t>
            </w:r>
          </w:p>
        </w:tc>
        <w:tc>
          <w:tcPr>
            <w:tcW w:w="1985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B3D98D" w14:textId="77777777" w:rsidR="001B789C" w:rsidRDefault="001B789C"/>
        </w:tc>
      </w:tr>
      <w:tr w:rsidR="001B789C" w14:paraId="1045E814" w14:textId="77777777">
        <w:trPr>
          <w:trHeight w:hRule="exact" w:val="794"/>
        </w:trPr>
        <w:tc>
          <w:tcPr>
            <w:tcW w:w="10632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007E4E37" w14:textId="77777777" w:rsidR="001B789C" w:rsidRDefault="001B789C">
            <w:pPr>
              <w:spacing w:before="9" w:line="150" w:lineRule="exact"/>
              <w:rPr>
                <w:sz w:val="15"/>
                <w:szCs w:val="15"/>
              </w:rPr>
            </w:pPr>
          </w:p>
          <w:p w14:paraId="088B3720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2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9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du</w:t>
            </w:r>
            <w:r>
              <w:rPr>
                <w:rFonts w:ascii="Arial" w:eastAsia="Arial" w:hAnsi="Arial" w:cs="Arial"/>
                <w:spacing w:val="-9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9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6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pena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2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at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6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7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a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4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9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2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fe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5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2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5"/>
                <w:w w:val="98"/>
                <w:sz w:val="20"/>
                <w:szCs w:val="20"/>
              </w:rPr>
              <w:t xml:space="preserve"> </w:t>
            </w:r>
            <w:hyperlink r:id="rId10">
              <w:r>
                <w:rPr>
                  <w:rFonts w:ascii="Arial" w:eastAsia="Arial" w:hAnsi="Arial" w:cs="Arial"/>
                  <w:color w:val="0563C1"/>
                  <w:spacing w:val="-9"/>
                  <w:w w:val="98"/>
                  <w:sz w:val="20"/>
                  <w:szCs w:val="20"/>
                  <w:u w:val="single" w:color="0563C1"/>
                </w:rPr>
                <w:t>U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>n</w:t>
              </w:r>
              <w:r>
                <w:rPr>
                  <w:rFonts w:ascii="Arial" w:eastAsia="Arial" w:hAnsi="Arial" w:cs="Arial"/>
                  <w:color w:val="0563C1"/>
                  <w:spacing w:val="-11"/>
                  <w:w w:val="98"/>
                  <w:sz w:val="20"/>
                  <w:szCs w:val="20"/>
                  <w:u w:val="single" w:color="0563C1"/>
                </w:rPr>
                <w:t>iv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>e</w:t>
              </w:r>
              <w:r>
                <w:rPr>
                  <w:rFonts w:ascii="Arial" w:eastAsia="Arial" w:hAnsi="Arial" w:cs="Arial"/>
                  <w:color w:val="0563C1"/>
                  <w:spacing w:val="-9"/>
                  <w:w w:val="98"/>
                  <w:sz w:val="20"/>
                  <w:szCs w:val="20"/>
                  <w:u w:val="single" w:color="0563C1"/>
                </w:rPr>
                <w:t>r</w:t>
              </w:r>
              <w:r>
                <w:rPr>
                  <w:rFonts w:ascii="Arial" w:eastAsia="Arial" w:hAnsi="Arial" w:cs="Arial"/>
                  <w:color w:val="0563C1"/>
                  <w:spacing w:val="-8"/>
                  <w:w w:val="98"/>
                  <w:sz w:val="20"/>
                  <w:szCs w:val="20"/>
                  <w:u w:val="single" w:color="0563C1"/>
                </w:rPr>
                <w:t>s</w:t>
              </w:r>
              <w:r>
                <w:rPr>
                  <w:rFonts w:ascii="Arial" w:eastAsia="Arial" w:hAnsi="Arial" w:cs="Arial"/>
                  <w:color w:val="0563C1"/>
                  <w:spacing w:val="-11"/>
                  <w:w w:val="98"/>
                  <w:sz w:val="20"/>
                  <w:szCs w:val="20"/>
                  <w:u w:val="single" w:color="0563C1"/>
                </w:rPr>
                <w:t>i</w:t>
              </w:r>
              <w:r>
                <w:rPr>
                  <w:rFonts w:ascii="Arial" w:eastAsia="Arial" w:hAnsi="Arial" w:cs="Arial"/>
                  <w:color w:val="0563C1"/>
                  <w:spacing w:val="-7"/>
                  <w:w w:val="98"/>
                  <w:sz w:val="20"/>
                  <w:szCs w:val="20"/>
                  <w:u w:val="single" w:color="0563C1"/>
                </w:rPr>
                <w:t>t</w:t>
              </w:r>
              <w:r>
                <w:rPr>
                  <w:rFonts w:ascii="Arial" w:eastAsia="Arial" w:hAnsi="Arial" w:cs="Arial"/>
                  <w:color w:val="0563C1"/>
                  <w:w w:val="98"/>
                  <w:sz w:val="20"/>
                  <w:szCs w:val="20"/>
                  <w:u w:val="single" w:color="0563C1"/>
                </w:rPr>
                <w:t>y</w:t>
              </w:r>
              <w:r>
                <w:rPr>
                  <w:rFonts w:ascii="Arial" w:eastAsia="Arial" w:hAnsi="Arial" w:cs="Arial"/>
                  <w:color w:val="0563C1"/>
                  <w:spacing w:val="-13"/>
                  <w:w w:val="98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Ad</w:t>
              </w:r>
              <w:r>
                <w:rPr>
                  <w:rFonts w:ascii="Arial" w:eastAsia="Arial" w:hAnsi="Arial" w:cs="Arial"/>
                  <w:color w:val="0563C1"/>
                  <w:spacing w:val="-5"/>
                  <w:sz w:val="20"/>
                  <w:szCs w:val="20"/>
                  <w:u w:val="single" w:color="0563C1"/>
                </w:rPr>
                <w:t>m</w:t>
              </w:r>
              <w:r>
                <w:rPr>
                  <w:rFonts w:ascii="Arial" w:eastAsia="Arial" w:hAnsi="Arial" w:cs="Arial"/>
                  <w:color w:val="0563C1"/>
                  <w:spacing w:val="-11"/>
                  <w:sz w:val="20"/>
                  <w:szCs w:val="20"/>
                  <w:u w:val="single" w:color="0563C1"/>
                </w:rPr>
                <w:t>i</w:t>
              </w:r>
              <w:r>
                <w:rPr>
                  <w:rFonts w:ascii="Arial" w:eastAsia="Arial" w:hAnsi="Arial" w:cs="Arial"/>
                  <w:color w:val="0563C1"/>
                  <w:spacing w:val="-8"/>
                  <w:sz w:val="20"/>
                  <w:szCs w:val="20"/>
                  <w:u w:val="single" w:color="0563C1"/>
                </w:rPr>
                <w:t>ss</w:t>
              </w:r>
              <w:r>
                <w:rPr>
                  <w:rFonts w:ascii="Arial" w:eastAsia="Arial" w:hAnsi="Arial" w:cs="Arial"/>
                  <w:color w:val="0563C1"/>
                  <w:spacing w:val="-11"/>
                  <w:sz w:val="20"/>
                  <w:szCs w:val="20"/>
                  <w:u w:val="single" w:color="0563C1"/>
                </w:rPr>
                <w:t>i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on,</w:t>
              </w:r>
              <w:r>
                <w:rPr>
                  <w:rFonts w:ascii="Arial" w:eastAsia="Arial" w:hAnsi="Arial" w:cs="Arial"/>
                  <w:color w:val="0563C1"/>
                  <w:spacing w:val="-22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En</w:t>
              </w:r>
              <w:r>
                <w:rPr>
                  <w:rFonts w:ascii="Arial" w:eastAsia="Arial" w:hAnsi="Arial" w:cs="Arial"/>
                  <w:color w:val="0563C1"/>
                  <w:spacing w:val="-9"/>
                  <w:sz w:val="20"/>
                  <w:szCs w:val="20"/>
                  <w:u w:val="single" w:color="0563C1"/>
                </w:rPr>
                <w:t>r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o</w:t>
              </w:r>
              <w:r>
                <w:rPr>
                  <w:rFonts w:ascii="Arial" w:eastAsia="Arial" w:hAnsi="Arial" w:cs="Arial"/>
                  <w:color w:val="0563C1"/>
                  <w:spacing w:val="-11"/>
                  <w:sz w:val="20"/>
                  <w:szCs w:val="20"/>
                  <w:u w:val="single" w:color="0563C1"/>
                </w:rPr>
                <w:t>l</w:t>
              </w:r>
              <w:r>
                <w:rPr>
                  <w:rFonts w:ascii="Arial" w:eastAsia="Arial" w:hAnsi="Arial" w:cs="Arial"/>
                  <w:color w:val="0563C1"/>
                  <w:spacing w:val="-5"/>
                  <w:sz w:val="20"/>
                  <w:szCs w:val="20"/>
                  <w:u w:val="single" w:color="0563C1"/>
                </w:rPr>
                <w:t>m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ent</w:t>
              </w:r>
              <w:r>
                <w:rPr>
                  <w:rFonts w:ascii="Arial" w:eastAsia="Arial" w:hAnsi="Arial" w:cs="Arial"/>
                  <w:color w:val="0563C1"/>
                  <w:spacing w:val="-20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and</w:t>
              </w:r>
              <w:r>
                <w:rPr>
                  <w:rFonts w:ascii="Arial" w:eastAsia="Arial" w:hAnsi="Arial" w:cs="Arial"/>
                  <w:color w:val="0563C1"/>
                  <w:spacing w:val="-14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>A</w:t>
              </w:r>
              <w:r>
                <w:rPr>
                  <w:rFonts w:ascii="Arial" w:eastAsia="Arial" w:hAnsi="Arial" w:cs="Arial"/>
                  <w:color w:val="0563C1"/>
                  <w:spacing w:val="-8"/>
                  <w:w w:val="98"/>
                  <w:sz w:val="20"/>
                  <w:szCs w:val="20"/>
                  <w:u w:val="single" w:color="0563C1"/>
                </w:rPr>
                <w:t>c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>ade</w:t>
              </w:r>
              <w:r>
                <w:rPr>
                  <w:rFonts w:ascii="Arial" w:eastAsia="Arial" w:hAnsi="Arial" w:cs="Arial"/>
                  <w:color w:val="0563C1"/>
                  <w:spacing w:val="-5"/>
                  <w:w w:val="98"/>
                  <w:sz w:val="20"/>
                  <w:szCs w:val="20"/>
                  <w:u w:val="single" w:color="0563C1"/>
                </w:rPr>
                <w:t>m</w:t>
              </w:r>
              <w:r>
                <w:rPr>
                  <w:rFonts w:ascii="Arial" w:eastAsia="Arial" w:hAnsi="Arial" w:cs="Arial"/>
                  <w:color w:val="0563C1"/>
                  <w:spacing w:val="-13"/>
                  <w:w w:val="98"/>
                  <w:sz w:val="20"/>
                  <w:szCs w:val="20"/>
                  <w:u w:val="single" w:color="0563C1"/>
                </w:rPr>
                <w:t>i</w:t>
              </w:r>
              <w:r>
                <w:rPr>
                  <w:rFonts w:ascii="Arial" w:eastAsia="Arial" w:hAnsi="Arial" w:cs="Arial"/>
                  <w:color w:val="0563C1"/>
                  <w:w w:val="98"/>
                  <w:sz w:val="20"/>
                  <w:szCs w:val="20"/>
                  <w:u w:val="single" w:color="0563C1"/>
                </w:rPr>
                <w:t>c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P</w:t>
              </w:r>
              <w:r>
                <w:rPr>
                  <w:rFonts w:ascii="Arial" w:eastAsia="Arial" w:hAnsi="Arial" w:cs="Arial"/>
                  <w:color w:val="0563C1"/>
                  <w:spacing w:val="-9"/>
                  <w:sz w:val="20"/>
                  <w:szCs w:val="20"/>
                  <w:u w:val="single" w:color="0563C1"/>
                </w:rPr>
                <w:t>r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og</w:t>
              </w:r>
              <w:r>
                <w:rPr>
                  <w:rFonts w:ascii="Arial" w:eastAsia="Arial" w:hAnsi="Arial" w:cs="Arial"/>
                  <w:color w:val="0563C1"/>
                  <w:spacing w:val="-9"/>
                  <w:sz w:val="20"/>
                  <w:szCs w:val="20"/>
                  <w:u w:val="single" w:color="0563C1"/>
                </w:rPr>
                <w:t>r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e</w:t>
              </w:r>
              <w:r>
                <w:rPr>
                  <w:rFonts w:ascii="Arial" w:eastAsia="Arial" w:hAnsi="Arial" w:cs="Arial"/>
                  <w:color w:val="0563C1"/>
                  <w:spacing w:val="-8"/>
                  <w:sz w:val="20"/>
                  <w:szCs w:val="20"/>
                  <w:u w:val="single" w:color="0563C1"/>
                </w:rPr>
                <w:t>s</w:t>
              </w:r>
              <w:r>
                <w:rPr>
                  <w:rFonts w:ascii="Arial" w:eastAsia="Arial" w:hAnsi="Arial" w:cs="Arial"/>
                  <w:color w:val="0563C1"/>
                  <w:sz w:val="20"/>
                  <w:szCs w:val="20"/>
                  <w:u w:val="single" w:color="0563C1"/>
                </w:rPr>
                <w:t>s</w:t>
              </w:r>
            </w:hyperlink>
          </w:p>
          <w:p w14:paraId="5FCE815E" w14:textId="77777777" w:rsidR="001B789C" w:rsidRDefault="002820AA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hyperlink r:id="rId11">
              <w:r w:rsidR="00E07109">
                <w:rPr>
                  <w:rFonts w:ascii="Arial" w:eastAsia="Arial" w:hAnsi="Arial" w:cs="Arial"/>
                  <w:color w:val="0563C1"/>
                  <w:spacing w:val="-9"/>
                  <w:w w:val="98"/>
                  <w:sz w:val="20"/>
                  <w:szCs w:val="20"/>
                </w:rPr>
                <w:t>R</w:t>
              </w:r>
              <w:r w:rsidR="00E07109"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</w:rPr>
                <w:t>u</w:t>
              </w:r>
              <w:r w:rsidR="00E07109">
                <w:rPr>
                  <w:rFonts w:ascii="Arial" w:eastAsia="Arial" w:hAnsi="Arial" w:cs="Arial"/>
                  <w:color w:val="0563C1"/>
                  <w:spacing w:val="-11"/>
                  <w:w w:val="98"/>
                  <w:sz w:val="20"/>
                  <w:szCs w:val="20"/>
                </w:rPr>
                <w:t>l</w:t>
              </w:r>
              <w:r w:rsidR="00E07109"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</w:rPr>
                <w:t>e</w:t>
              </w:r>
              <w:r w:rsidR="00E07109">
                <w:rPr>
                  <w:rFonts w:ascii="Arial" w:eastAsia="Arial" w:hAnsi="Arial" w:cs="Arial"/>
                  <w:color w:val="0563C1"/>
                  <w:w w:val="98"/>
                  <w:sz w:val="20"/>
                  <w:szCs w:val="20"/>
                </w:rPr>
                <w:t>s</w:t>
              </w:r>
              <w:r w:rsidR="00E07109">
                <w:rPr>
                  <w:rFonts w:ascii="Arial" w:eastAsia="Arial" w:hAnsi="Arial" w:cs="Arial"/>
                  <w:color w:val="0563C1"/>
                  <w:spacing w:val="-13"/>
                  <w:w w:val="98"/>
                  <w:sz w:val="20"/>
                  <w:szCs w:val="20"/>
                </w:rPr>
                <w:t xml:space="preserve"> </w:t>
              </w:r>
            </w:hyperlink>
            <w:proofErr w:type="gramStart"/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 xml:space="preserve">- </w:t>
            </w:r>
            <w:r w:rsidR="00E07109">
              <w:rPr>
                <w:rFonts w:ascii="Arial" w:eastAsia="Arial" w:hAnsi="Arial" w:cs="Arial"/>
                <w:color w:val="000000"/>
                <w:spacing w:val="16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r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u</w:t>
            </w:r>
            <w:r w:rsidR="00E07109">
              <w:rPr>
                <w:rFonts w:ascii="Arial" w:eastAsia="Arial" w:hAnsi="Arial" w:cs="Arial"/>
                <w:color w:val="000000"/>
                <w:spacing w:val="-11"/>
                <w:w w:val="98"/>
                <w:sz w:val="20"/>
                <w:szCs w:val="20"/>
              </w:rPr>
              <w:t>l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e</w:t>
            </w:r>
            <w:proofErr w:type="gramEnd"/>
            <w:r w:rsidR="00E07109">
              <w:rPr>
                <w:rFonts w:ascii="Arial" w:eastAsia="Arial" w:hAnsi="Arial" w:cs="Arial"/>
                <w:color w:val="000000"/>
                <w:spacing w:val="-16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24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,</w:t>
            </w:r>
            <w:r w:rsidR="00E07109">
              <w:rPr>
                <w:rFonts w:ascii="Arial" w:eastAsia="Arial" w:hAnsi="Arial" w:cs="Arial"/>
                <w:color w:val="000000"/>
                <w:spacing w:val="-17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an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d</w:t>
            </w:r>
            <w:r w:rsidR="00E07109">
              <w:rPr>
                <w:rFonts w:ascii="Arial" w:eastAsia="Arial" w:hAnsi="Arial" w:cs="Arial"/>
                <w:color w:val="000000"/>
                <w:spacing w:val="-16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sz w:val="20"/>
                <w:szCs w:val="20"/>
              </w:rPr>
              <w:t>th</w:t>
            </w:r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21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9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>U</w:t>
            </w:r>
            <w:r w:rsidR="00E07109">
              <w:rPr>
                <w:rFonts w:ascii="Arial" w:eastAsia="Arial" w:hAnsi="Arial" w:cs="Arial"/>
                <w:color w:val="000000"/>
                <w:spacing w:val="-21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ou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r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s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13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an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d</w:t>
            </w:r>
            <w:r w:rsidR="00E07109">
              <w:rPr>
                <w:rFonts w:ascii="Arial" w:eastAsia="Arial" w:hAnsi="Arial" w:cs="Arial"/>
                <w:color w:val="000000"/>
                <w:spacing w:val="-16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U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n</w:t>
            </w:r>
            <w:r w:rsidR="00E07109">
              <w:rPr>
                <w:rFonts w:ascii="Arial" w:eastAsia="Arial" w:hAnsi="Arial" w:cs="Arial"/>
                <w:color w:val="000000"/>
                <w:spacing w:val="-11"/>
                <w:w w:val="98"/>
                <w:sz w:val="20"/>
                <w:szCs w:val="20"/>
              </w:rPr>
              <w:t>i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t</w:t>
            </w:r>
            <w:r w:rsidR="00E07109">
              <w:rPr>
                <w:rFonts w:ascii="Arial" w:eastAsia="Arial" w:hAnsi="Arial" w:cs="Arial"/>
                <w:color w:val="000000"/>
                <w:spacing w:val="-16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D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l</w:t>
            </w:r>
            <w:r w:rsidR="00E07109">
              <w:rPr>
                <w:rFonts w:ascii="Arial" w:eastAsia="Arial" w:hAnsi="Arial" w:cs="Arial"/>
                <w:color w:val="000000"/>
                <w:spacing w:val="-11"/>
                <w:w w:val="98"/>
                <w:sz w:val="20"/>
                <w:szCs w:val="20"/>
              </w:rPr>
              <w:t>iv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6"/>
                <w:w w:val="98"/>
                <w:sz w:val="20"/>
                <w:szCs w:val="20"/>
              </w:rPr>
              <w:t>r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y</w:t>
            </w:r>
            <w:r w:rsidR="00E07109">
              <w:rPr>
                <w:rFonts w:ascii="Arial" w:eastAsia="Arial" w:hAnsi="Arial" w:cs="Arial"/>
                <w:color w:val="000000"/>
                <w:spacing w:val="-14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sz w:val="20"/>
                <w:szCs w:val="20"/>
              </w:rPr>
              <w:t>an</w:t>
            </w:r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>d</w:t>
            </w:r>
            <w:r w:rsidR="00E07109">
              <w:rPr>
                <w:rFonts w:ascii="Arial" w:eastAsia="Arial" w:hAnsi="Arial" w:cs="Arial"/>
                <w:color w:val="000000"/>
                <w:spacing w:val="-21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A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ss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s</w:t>
            </w:r>
            <w:r w:rsidR="00E07109">
              <w:rPr>
                <w:rFonts w:ascii="Arial" w:eastAsia="Arial" w:hAnsi="Arial" w:cs="Arial"/>
                <w:color w:val="000000"/>
                <w:spacing w:val="-11"/>
                <w:w w:val="98"/>
                <w:sz w:val="20"/>
                <w:szCs w:val="20"/>
              </w:rPr>
              <w:t>s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m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en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t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sz w:val="20"/>
                <w:szCs w:val="20"/>
              </w:rPr>
              <w:t>Po</w:t>
            </w:r>
            <w:r w:rsidR="00E07109">
              <w:rPr>
                <w:rFonts w:ascii="Arial" w:eastAsia="Arial" w:hAnsi="Arial" w:cs="Arial"/>
                <w:color w:val="000000"/>
                <w:spacing w:val="-11"/>
                <w:sz w:val="20"/>
                <w:szCs w:val="20"/>
              </w:rPr>
              <w:t>li</w:t>
            </w:r>
            <w:r w:rsidR="00E07109">
              <w:rPr>
                <w:rFonts w:ascii="Arial" w:eastAsia="Arial" w:hAnsi="Arial" w:cs="Arial"/>
                <w:color w:val="000000"/>
                <w:spacing w:val="-6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>y</w:t>
            </w:r>
          </w:p>
        </w:tc>
      </w:tr>
    </w:tbl>
    <w:p w14:paraId="64E4F8DE" w14:textId="77777777" w:rsidR="00E07109" w:rsidRDefault="00E07109"/>
    <w:p w14:paraId="3F2C3FEE" w14:textId="77777777" w:rsidR="00E07109" w:rsidRDefault="00E07109">
      <w:pPr>
        <w:sectPr w:rsidR="00E07109" w:rsidSect="004C6F4F">
          <w:headerReference w:type="default" r:id="rId12"/>
          <w:footerReference w:type="even" r:id="rId13"/>
          <w:footerReference w:type="first" r:id="rId14"/>
          <w:type w:val="continuous"/>
          <w:pgSz w:w="11900" w:h="16860"/>
          <w:pgMar w:top="709" w:right="567" w:bottom="851" w:left="567" w:header="720" w:footer="290" w:gutter="0"/>
          <w:cols w:space="720"/>
          <w:titlePg/>
          <w:docGrid w:linePitch="299"/>
        </w:sectPr>
      </w:pPr>
    </w:p>
    <w:p w14:paraId="1F9D5ACA" w14:textId="77777777" w:rsidR="00E07109" w:rsidRPr="00E07109" w:rsidRDefault="00E07109">
      <w:pPr>
        <w:spacing w:before="15" w:line="220" w:lineRule="exact"/>
        <w:rPr>
          <w:b/>
        </w:rPr>
      </w:pPr>
    </w:p>
    <w:tbl>
      <w:tblPr>
        <w:tblW w:w="0" w:type="auto"/>
        <w:tblInd w:w="10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695"/>
        <w:gridCol w:w="1920"/>
        <w:gridCol w:w="667"/>
        <w:gridCol w:w="1253"/>
        <w:gridCol w:w="1920"/>
        <w:gridCol w:w="2072"/>
      </w:tblGrid>
      <w:tr w:rsidR="001B789C" w14:paraId="01326D98" w14:textId="77777777" w:rsidTr="00F10C22">
        <w:trPr>
          <w:trHeight w:hRule="exact" w:val="425"/>
        </w:trPr>
        <w:tc>
          <w:tcPr>
            <w:tcW w:w="10527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72B0BC3D" w14:textId="77777777" w:rsidR="001B789C" w:rsidRDefault="00E07109">
            <w:pPr>
              <w:spacing w:before="78"/>
              <w:ind w:left="133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2"/>
              </w:rPr>
              <w:t>T</w:t>
            </w:r>
            <w:r>
              <w:rPr>
                <w:rFonts w:ascii="Arial" w:eastAsia="Arial" w:hAnsi="Arial" w:cs="Arial"/>
              </w:rPr>
              <w:t>he</w:t>
            </w:r>
            <w:r>
              <w:rPr>
                <w:rFonts w:ascii="Arial" w:eastAsia="Arial" w:hAnsi="Arial" w:cs="Arial"/>
                <w:spacing w:val="-1"/>
              </w:rPr>
              <w:t xml:space="preserve"> EC</w:t>
            </w:r>
            <w:r>
              <w:rPr>
                <w:rFonts w:ascii="Arial" w:eastAsia="Arial" w:hAnsi="Arial" w:cs="Arial"/>
              </w:rPr>
              <w:t xml:space="preserve">U </w:t>
            </w:r>
            <w:r>
              <w:rPr>
                <w:rFonts w:ascii="Arial" w:eastAsia="Arial" w:hAnsi="Arial" w:cs="Arial"/>
                <w:spacing w:val="-1"/>
              </w:rPr>
              <w:t>E</w:t>
            </w:r>
            <w:r>
              <w:rPr>
                <w:rFonts w:ascii="Arial" w:eastAsia="Arial" w:hAnsi="Arial" w:cs="Arial"/>
              </w:rPr>
              <w:t>n</w:t>
            </w:r>
            <w:r>
              <w:rPr>
                <w:rFonts w:ascii="Arial" w:eastAsia="Arial" w:hAnsi="Arial" w:cs="Arial"/>
                <w:spacing w:val="2"/>
              </w:rPr>
              <w:t>g</w:t>
            </w:r>
            <w:r>
              <w:rPr>
                <w:rFonts w:ascii="Arial" w:eastAsia="Arial" w:hAnsi="Arial" w:cs="Arial"/>
                <w:spacing w:val="-1"/>
              </w:rPr>
              <w:t>li</w:t>
            </w:r>
            <w:r>
              <w:rPr>
                <w:rFonts w:ascii="Arial" w:eastAsia="Arial" w:hAnsi="Arial" w:cs="Arial"/>
              </w:rPr>
              <w:t>sh</w:t>
            </w:r>
            <w:r>
              <w:rPr>
                <w:rFonts w:ascii="Arial" w:eastAsia="Arial" w:hAnsi="Arial" w:cs="Arial"/>
                <w:spacing w:val="1"/>
              </w:rPr>
              <w:t xml:space="preserve"> </w:t>
            </w:r>
            <w:r>
              <w:rPr>
                <w:rFonts w:ascii="Arial" w:eastAsia="Arial" w:hAnsi="Arial" w:cs="Arial"/>
              </w:rPr>
              <w:t>La</w:t>
            </w:r>
            <w:r>
              <w:rPr>
                <w:rFonts w:ascii="Arial" w:eastAsia="Arial" w:hAnsi="Arial" w:cs="Arial"/>
                <w:spacing w:val="-3"/>
              </w:rPr>
              <w:t>n</w:t>
            </w:r>
            <w:r>
              <w:rPr>
                <w:rFonts w:ascii="Arial" w:eastAsia="Arial" w:hAnsi="Arial" w:cs="Arial"/>
                <w:spacing w:val="2"/>
              </w:rPr>
              <w:t>g</w:t>
            </w:r>
            <w:r>
              <w:rPr>
                <w:rFonts w:ascii="Arial" w:eastAsia="Arial" w:hAnsi="Arial" w:cs="Arial"/>
                <w:spacing w:val="-3"/>
              </w:rPr>
              <w:t>u</w:t>
            </w:r>
            <w:r>
              <w:rPr>
                <w:rFonts w:ascii="Arial" w:eastAsia="Arial" w:hAnsi="Arial" w:cs="Arial"/>
              </w:rPr>
              <w:t>a</w:t>
            </w:r>
            <w:r>
              <w:rPr>
                <w:rFonts w:ascii="Arial" w:eastAsia="Arial" w:hAnsi="Arial" w:cs="Arial"/>
                <w:spacing w:val="2"/>
              </w:rPr>
              <w:t>g</w:t>
            </w:r>
            <w:r>
              <w:rPr>
                <w:rFonts w:ascii="Arial" w:eastAsia="Arial" w:hAnsi="Arial" w:cs="Arial"/>
              </w:rPr>
              <w:t>e</w:t>
            </w:r>
            <w:r>
              <w:rPr>
                <w:rFonts w:ascii="Arial" w:eastAsia="Arial" w:hAnsi="Arial" w:cs="Arial"/>
                <w:spacing w:val="-1"/>
              </w:rPr>
              <w:t xml:space="preserve"> P</w:t>
            </w:r>
            <w:r>
              <w:rPr>
                <w:rFonts w:ascii="Arial" w:eastAsia="Arial" w:hAnsi="Arial" w:cs="Arial"/>
                <w:spacing w:val="1"/>
              </w:rPr>
              <w:t>r</w:t>
            </w:r>
            <w:r>
              <w:rPr>
                <w:rFonts w:ascii="Arial" w:eastAsia="Arial" w:hAnsi="Arial" w:cs="Arial"/>
                <w:spacing w:val="-3"/>
              </w:rPr>
              <w:t>o</w:t>
            </w:r>
            <w:r>
              <w:rPr>
                <w:rFonts w:ascii="Arial" w:eastAsia="Arial" w:hAnsi="Arial" w:cs="Arial"/>
                <w:spacing w:val="3"/>
              </w:rPr>
              <w:t>f</w:t>
            </w:r>
            <w:r>
              <w:rPr>
                <w:rFonts w:ascii="Arial" w:eastAsia="Arial" w:hAnsi="Arial" w:cs="Arial"/>
                <w:spacing w:val="-1"/>
              </w:rPr>
              <w:t>i</w:t>
            </w:r>
            <w:r>
              <w:rPr>
                <w:rFonts w:ascii="Arial" w:eastAsia="Arial" w:hAnsi="Arial" w:cs="Arial"/>
              </w:rPr>
              <w:t>c</w:t>
            </w:r>
            <w:r>
              <w:rPr>
                <w:rFonts w:ascii="Arial" w:eastAsia="Arial" w:hAnsi="Arial" w:cs="Arial"/>
                <w:spacing w:val="-1"/>
              </w:rPr>
              <w:t>i</w:t>
            </w:r>
            <w:r>
              <w:rPr>
                <w:rFonts w:ascii="Arial" w:eastAsia="Arial" w:hAnsi="Arial" w:cs="Arial"/>
              </w:rPr>
              <w:t>ency</w:t>
            </w:r>
            <w:r>
              <w:rPr>
                <w:rFonts w:ascii="Arial" w:eastAsia="Arial" w:hAnsi="Arial" w:cs="Arial"/>
                <w:spacing w:val="-1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</w:rPr>
              <w:t>M</w:t>
            </w:r>
            <w:r>
              <w:rPr>
                <w:rFonts w:ascii="Arial" w:eastAsia="Arial" w:hAnsi="Arial" w:cs="Arial"/>
              </w:rPr>
              <w:t>easu</w:t>
            </w:r>
            <w:r>
              <w:rPr>
                <w:rFonts w:ascii="Arial" w:eastAsia="Arial" w:hAnsi="Arial" w:cs="Arial"/>
                <w:spacing w:val="1"/>
              </w:rPr>
              <w:t>r</w:t>
            </w:r>
            <w:r>
              <w:rPr>
                <w:rFonts w:ascii="Arial" w:eastAsia="Arial" w:hAnsi="Arial" w:cs="Arial"/>
              </w:rPr>
              <w:t>e</w:t>
            </w:r>
            <w:r>
              <w:rPr>
                <w:rFonts w:ascii="Arial" w:eastAsia="Arial" w:hAnsi="Arial" w:cs="Arial"/>
                <w:spacing w:val="1"/>
              </w:rPr>
              <w:t xml:space="preserve"> (</w:t>
            </w:r>
            <w:r>
              <w:rPr>
                <w:rFonts w:ascii="Arial" w:eastAsia="Arial" w:hAnsi="Arial" w:cs="Arial"/>
              </w:rPr>
              <w:t>Feb</w:t>
            </w:r>
            <w:r>
              <w:rPr>
                <w:rFonts w:ascii="Arial" w:eastAsia="Arial" w:hAnsi="Arial" w:cs="Arial"/>
                <w:spacing w:val="-1"/>
              </w:rPr>
              <w:t xml:space="preserve"> </w:t>
            </w:r>
            <w:r>
              <w:rPr>
                <w:rFonts w:ascii="Arial" w:eastAsia="Arial" w:hAnsi="Arial" w:cs="Arial"/>
              </w:rPr>
              <w:t>2014)</w:t>
            </w:r>
          </w:p>
        </w:tc>
      </w:tr>
      <w:tr w:rsidR="001B789C" w14:paraId="0A496AC6" w14:textId="77777777" w:rsidTr="00F10C22">
        <w:trPr>
          <w:trHeight w:hRule="exact" w:val="2462"/>
        </w:trPr>
        <w:tc>
          <w:tcPr>
            <w:tcW w:w="2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A31665" w14:textId="77777777" w:rsidR="001B789C" w:rsidRDefault="00E07109">
            <w:pPr>
              <w:spacing w:before="53"/>
              <w:ind w:left="613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ve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s of</w:t>
            </w:r>
            <w:r>
              <w:rPr>
                <w:rFonts w:ascii="Arial" w:eastAsia="Arial" w:hAnsi="Arial" w:cs="Arial"/>
                <w:b/>
                <w:bCs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r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399EE0AF" w14:textId="77777777" w:rsidR="001B789C" w:rsidRDefault="001B789C">
            <w:pPr>
              <w:spacing w:before="3" w:line="150" w:lineRule="exact"/>
              <w:rPr>
                <w:sz w:val="15"/>
                <w:szCs w:val="15"/>
              </w:rPr>
            </w:pPr>
          </w:p>
          <w:p w14:paraId="1F1E5D32" w14:textId="77777777" w:rsidR="001B789C" w:rsidRDefault="001B789C">
            <w:pPr>
              <w:spacing w:line="200" w:lineRule="exact"/>
              <w:rPr>
                <w:sz w:val="20"/>
                <w:szCs w:val="20"/>
              </w:rPr>
            </w:pPr>
          </w:p>
          <w:p w14:paraId="6AEA038E" w14:textId="77777777" w:rsidR="001B789C" w:rsidRDefault="001B789C">
            <w:pPr>
              <w:spacing w:line="200" w:lineRule="exact"/>
              <w:rPr>
                <w:sz w:val="20"/>
                <w:szCs w:val="20"/>
              </w:rPr>
            </w:pPr>
          </w:p>
          <w:p w14:paraId="2E9747DD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-6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ct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 xml:space="preserve">of 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g</w:t>
            </w:r>
          </w:p>
          <w:p w14:paraId="7CACA4B3" w14:textId="77777777" w:rsidR="001B789C" w:rsidRDefault="00E07109">
            <w:pPr>
              <w:spacing w:before="3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(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>X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i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ea(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)</w:t>
            </w:r>
          </w:p>
          <w:p w14:paraId="063768CF" w14:textId="77777777" w:rsidR="001B789C" w:rsidRDefault="00E07109">
            <w:pPr>
              <w:spacing w:line="182" w:lineRule="exact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ee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rov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)</w:t>
            </w:r>
          </w:p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BC7164" w14:textId="77777777" w:rsidR="001B789C" w:rsidRDefault="00E07109">
            <w:pPr>
              <w:spacing w:before="52"/>
              <w:ind w:left="242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b/>
                <w:bCs/>
                <w:spacing w:val="-2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b/>
                <w:bCs/>
                <w:spacing w:val="3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5656D8E7" w14:textId="77777777" w:rsidR="001B789C" w:rsidRDefault="001B789C">
            <w:pPr>
              <w:spacing w:before="8" w:line="180" w:lineRule="exact"/>
              <w:rPr>
                <w:sz w:val="18"/>
                <w:szCs w:val="18"/>
              </w:rPr>
            </w:pPr>
          </w:p>
          <w:p w14:paraId="5CCBEC02" w14:textId="77777777" w:rsidR="001B789C" w:rsidRDefault="00E07109">
            <w:pPr>
              <w:ind w:left="133" w:right="-7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c</w:t>
            </w:r>
            <w:r>
              <w:rPr>
                <w:rFonts w:ascii="Arial" w:eastAsia="Arial" w:hAnsi="Arial" w:cs="Arial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r 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approp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ect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f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g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b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r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ng </w:t>
            </w:r>
            <w:r>
              <w:rPr>
                <w:rFonts w:ascii="Arial" w:eastAsia="Arial" w:hAnsi="Arial" w:cs="Arial"/>
                <w:sz w:val="16"/>
                <w:szCs w:val="16"/>
              </w:rPr>
              <w:t>in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y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  <w:p w14:paraId="1629FD9E" w14:textId="77777777" w:rsidR="001B789C" w:rsidRDefault="001B789C">
            <w:pPr>
              <w:spacing w:before="3" w:line="180" w:lineRule="exact"/>
              <w:rPr>
                <w:sz w:val="18"/>
                <w:szCs w:val="18"/>
              </w:rPr>
            </w:pPr>
          </w:p>
          <w:p w14:paraId="63F357A9" w14:textId="77777777" w:rsidR="001B789C" w:rsidRDefault="00E07109">
            <w:pPr>
              <w:ind w:left="100" w:right="-37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g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 neede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d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z w:val="16"/>
                <w:szCs w:val="16"/>
              </w:rPr>
              <w:t>y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he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z w:val="16"/>
                <w:szCs w:val="16"/>
              </w:rPr>
              <w:t>,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h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4"/>
                <w:sz w:val="16"/>
                <w:szCs w:val="16"/>
              </w:rPr>
              <w:t>x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v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roo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a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o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rror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</w:tc>
        <w:tc>
          <w:tcPr>
            <w:tcW w:w="192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76D041" w14:textId="77777777" w:rsidR="001B789C" w:rsidRDefault="00E07109">
            <w:pPr>
              <w:spacing w:before="53"/>
              <w:ind w:left="241" w:right="756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Deve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op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2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g pr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2E2009A2" w14:textId="77777777" w:rsidR="001B789C" w:rsidRDefault="001B789C">
            <w:pPr>
              <w:spacing w:before="5" w:line="180" w:lineRule="exact"/>
              <w:rPr>
                <w:sz w:val="18"/>
                <w:szCs w:val="18"/>
              </w:rPr>
            </w:pPr>
          </w:p>
          <w:p w14:paraId="1E1E5249" w14:textId="77777777" w:rsidR="001B789C" w:rsidRDefault="00E07109">
            <w:pPr>
              <w:ind w:left="133" w:right="-7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c</w:t>
            </w:r>
            <w:r>
              <w:rPr>
                <w:rFonts w:ascii="Arial" w:eastAsia="Arial" w:hAnsi="Arial" w:cs="Arial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r 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approp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ect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f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g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b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r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ng </w:t>
            </w:r>
            <w:r>
              <w:rPr>
                <w:rFonts w:ascii="Arial" w:eastAsia="Arial" w:hAnsi="Arial" w:cs="Arial"/>
                <w:sz w:val="16"/>
                <w:szCs w:val="16"/>
              </w:rPr>
              <w:t>i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s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>m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  <w:p w14:paraId="0C478A79" w14:textId="77777777" w:rsidR="001B789C" w:rsidRDefault="001B789C">
            <w:pPr>
              <w:spacing w:before="6" w:line="180" w:lineRule="exact"/>
              <w:rPr>
                <w:sz w:val="18"/>
                <w:szCs w:val="18"/>
              </w:rPr>
            </w:pPr>
          </w:p>
          <w:p w14:paraId="2F97F02B" w14:textId="77777777" w:rsidR="001B789C" w:rsidRDefault="00E07109">
            <w:pPr>
              <w:spacing w:line="238" w:lineRule="auto"/>
              <w:ind w:left="100" w:right="69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d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eede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o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z w:val="16"/>
                <w:szCs w:val="16"/>
              </w:rPr>
              <w:t>y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, 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4"/>
                <w:sz w:val="16"/>
                <w:szCs w:val="16"/>
              </w:rPr>
              <w:t>x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v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e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roo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a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g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n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rrors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.</w:t>
            </w:r>
          </w:p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E55B8A" w14:textId="77777777" w:rsidR="001B789C" w:rsidRDefault="00E07109">
            <w:pPr>
              <w:spacing w:before="53"/>
              <w:ind w:left="133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Mod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at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63F5A6A1" w14:textId="77777777" w:rsidR="001B789C" w:rsidRDefault="001B789C">
            <w:pPr>
              <w:spacing w:before="8" w:line="180" w:lineRule="exact"/>
              <w:rPr>
                <w:sz w:val="18"/>
                <w:szCs w:val="18"/>
              </w:rPr>
            </w:pPr>
          </w:p>
          <w:p w14:paraId="62066519" w14:textId="77777777" w:rsidR="001B789C" w:rsidRDefault="00E07109">
            <w:pPr>
              <w:ind w:left="133" w:right="196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A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e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ly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c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r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. 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k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are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ly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f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y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>f 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.</w:t>
            </w:r>
          </w:p>
          <w:p w14:paraId="2A615E87" w14:textId="77777777" w:rsidR="001B789C" w:rsidRDefault="00E07109">
            <w:pPr>
              <w:spacing w:before="58"/>
              <w:ind w:left="100" w:right="85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o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r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eede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o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z w:val="16"/>
                <w:szCs w:val="16"/>
              </w:rPr>
              <w:t>y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, 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l proo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a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g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n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rror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</w:tc>
        <w:tc>
          <w:tcPr>
            <w:tcW w:w="2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47430D7" w14:textId="77777777" w:rsidR="001B789C" w:rsidRDefault="00E07109">
            <w:pPr>
              <w:spacing w:before="52"/>
              <w:ind w:left="134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gh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r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2882931B" w14:textId="77777777" w:rsidR="001B789C" w:rsidRDefault="001B789C">
            <w:pPr>
              <w:spacing w:before="8" w:line="180" w:lineRule="exact"/>
              <w:rPr>
                <w:sz w:val="18"/>
                <w:szCs w:val="18"/>
              </w:rPr>
            </w:pPr>
          </w:p>
          <w:p w14:paraId="345234F9" w14:textId="77777777" w:rsidR="001B789C" w:rsidRDefault="00E07109">
            <w:pPr>
              <w:spacing w:line="239" w:lineRule="auto"/>
              <w:ind w:left="134" w:right="179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A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e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pprop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nd op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ly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uc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d, a</w:t>
            </w:r>
            <w:r>
              <w:rPr>
                <w:rFonts w:ascii="Arial" w:eastAsia="Arial" w:hAnsi="Arial" w:cs="Arial"/>
                <w:sz w:val="16"/>
                <w:szCs w:val="16"/>
              </w:rPr>
              <w:t>l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y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f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  <w:p w14:paraId="50C6F6D8" w14:textId="77777777" w:rsidR="001B789C" w:rsidRDefault="001B789C">
            <w:pPr>
              <w:spacing w:before="2" w:line="100" w:lineRule="exact"/>
              <w:rPr>
                <w:sz w:val="10"/>
                <w:szCs w:val="10"/>
              </w:rPr>
            </w:pPr>
          </w:p>
          <w:p w14:paraId="7BF893C2" w14:textId="77777777" w:rsidR="001B789C" w:rsidRDefault="00E07109">
            <w:pPr>
              <w:ind w:left="100" w:right="283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is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r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nd need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ly a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>l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ght proo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a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d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n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rror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</w:tc>
      </w:tr>
      <w:tr w:rsidR="001B789C" w14:paraId="76A8F6CE" w14:textId="77777777" w:rsidTr="00F10C22">
        <w:trPr>
          <w:trHeight w:hRule="exact" w:val="2870"/>
        </w:trPr>
        <w:tc>
          <w:tcPr>
            <w:tcW w:w="2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91D39E" w14:textId="77777777" w:rsidR="001B789C" w:rsidRDefault="00E07109">
            <w:pPr>
              <w:spacing w:line="177" w:lineRule="exact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t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st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ru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t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ure</w:t>
            </w:r>
          </w:p>
          <w:p w14:paraId="1E703C40" w14:textId="77777777" w:rsidR="001B789C" w:rsidRDefault="001B789C">
            <w:pPr>
              <w:spacing w:before="5" w:line="120" w:lineRule="exact"/>
              <w:rPr>
                <w:sz w:val="12"/>
                <w:szCs w:val="12"/>
              </w:rPr>
            </w:pPr>
          </w:p>
          <w:p w14:paraId="52C433A6" w14:textId="77777777" w:rsidR="001B789C" w:rsidRDefault="00EC62AB">
            <w:pPr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1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 w:rsidR="00E07109"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l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nes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s</w:t>
            </w:r>
          </w:p>
          <w:p w14:paraId="4BFE3D52" w14:textId="77777777" w:rsidR="001B789C" w:rsidRDefault="00EC62AB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2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l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g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h</w:t>
            </w:r>
          </w:p>
          <w:p w14:paraId="738360B5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3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hr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/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u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der</w:t>
            </w:r>
          </w:p>
          <w:p w14:paraId="1221EB81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4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f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j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s</w:t>
            </w:r>
          </w:p>
          <w:p w14:paraId="3A546F22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5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der</w:t>
            </w:r>
          </w:p>
          <w:p w14:paraId="543838D4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6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unc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</w:p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E8EFD1" w14:textId="77777777" w:rsidR="001B789C" w:rsidRDefault="001B789C"/>
        </w:tc>
        <w:tc>
          <w:tcPr>
            <w:tcW w:w="192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44CD64" w14:textId="77777777" w:rsidR="001B789C" w:rsidRDefault="001B789C"/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882C1A" w14:textId="77777777" w:rsidR="001B789C" w:rsidRDefault="001B789C"/>
        </w:tc>
        <w:tc>
          <w:tcPr>
            <w:tcW w:w="2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10B2D3" w14:textId="77777777" w:rsidR="001B789C" w:rsidRDefault="001B789C"/>
        </w:tc>
      </w:tr>
      <w:tr w:rsidR="001B789C" w14:paraId="36D09290" w14:textId="77777777" w:rsidTr="00F10C22">
        <w:trPr>
          <w:trHeight w:hRule="exact" w:val="2993"/>
        </w:trPr>
        <w:tc>
          <w:tcPr>
            <w:tcW w:w="2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1138D8" w14:textId="77777777" w:rsidR="001B789C" w:rsidRDefault="00E07109">
            <w:pPr>
              <w:spacing w:line="177" w:lineRule="exact"/>
              <w:ind w:left="133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u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e</w:t>
            </w:r>
          </w:p>
          <w:p w14:paraId="6EBE819F" w14:textId="77777777" w:rsidR="001B789C" w:rsidRDefault="001B789C">
            <w:pPr>
              <w:spacing w:before="5" w:line="120" w:lineRule="exact"/>
              <w:rPr>
                <w:sz w:val="12"/>
                <w:szCs w:val="12"/>
              </w:rPr>
            </w:pPr>
          </w:p>
          <w:p w14:paraId="1D7F91B9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7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o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</w:p>
          <w:p w14:paraId="42061B7B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8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m</w:t>
            </w:r>
          </w:p>
          <w:p w14:paraId="7F591D24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9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/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dunda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y</w:t>
            </w:r>
          </w:p>
          <w:p w14:paraId="18BFD7A8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10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ver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b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/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gre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nt</w:t>
            </w:r>
          </w:p>
          <w:p w14:paraId="12C0F8F6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11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z w:val="16"/>
                <w:szCs w:val="16"/>
              </w:rPr>
              <w:t>l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</w:t>
            </w:r>
          </w:p>
          <w:p w14:paraId="101BC04C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12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pos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ophes</w:t>
            </w:r>
          </w:p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ACEFAA" w14:textId="77777777" w:rsidR="001B789C" w:rsidRDefault="001B789C"/>
        </w:tc>
        <w:tc>
          <w:tcPr>
            <w:tcW w:w="192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730E3E" w14:textId="77777777" w:rsidR="001B789C" w:rsidRDefault="001B789C"/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F6574A" w14:textId="77777777" w:rsidR="001B789C" w:rsidRDefault="001B789C"/>
        </w:tc>
        <w:tc>
          <w:tcPr>
            <w:tcW w:w="2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7F619D" w14:textId="77777777" w:rsidR="001B789C" w:rsidRDefault="001B789C"/>
        </w:tc>
      </w:tr>
      <w:tr w:rsidR="001B789C" w14:paraId="010B6444" w14:textId="77777777" w:rsidTr="00F10C22">
        <w:trPr>
          <w:trHeight w:hRule="exact" w:val="3662"/>
        </w:trPr>
        <w:tc>
          <w:tcPr>
            <w:tcW w:w="5282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935F92" w14:textId="77777777" w:rsidR="001B789C" w:rsidRDefault="00E07109">
            <w:pPr>
              <w:spacing w:before="53"/>
              <w:ind w:left="100" w:right="-2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nt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-2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Stru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ture</w:t>
            </w:r>
          </w:p>
          <w:p w14:paraId="02C66C43" w14:textId="77777777" w:rsidR="001B789C" w:rsidRDefault="001B789C" w:rsidP="00F71E85">
            <w:pPr>
              <w:spacing w:before="12" w:line="280" w:lineRule="exact"/>
              <w:ind w:right="113"/>
              <w:rPr>
                <w:sz w:val="28"/>
                <w:szCs w:val="28"/>
              </w:rPr>
            </w:pPr>
          </w:p>
          <w:p w14:paraId="11340283" w14:textId="77777777" w:rsidR="001B789C" w:rsidRDefault="00E07109" w:rsidP="00F71E85">
            <w:pPr>
              <w:tabs>
                <w:tab w:val="left" w:pos="440"/>
              </w:tabs>
              <w:spacing w:line="275" w:lineRule="auto"/>
              <w:ind w:left="457" w:right="113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1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p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c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e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bj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,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v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b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 co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l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ug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t.</w:t>
            </w:r>
          </w:p>
          <w:p w14:paraId="1351099A" w14:textId="77777777" w:rsidR="001B789C" w:rsidRDefault="00E07109" w:rsidP="00F71E85">
            <w:pPr>
              <w:tabs>
                <w:tab w:val="left" w:pos="440"/>
              </w:tabs>
              <w:spacing w:before="82"/>
              <w:ind w:left="440" w:right="113" w:hanging="34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2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e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e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z w:val="18"/>
                <w:szCs w:val="18"/>
              </w:rPr>
              <w:t>th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p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o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4"/>
                <w:sz w:val="18"/>
                <w:szCs w:val="18"/>
              </w:rPr>
              <w:t>x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r </w:t>
            </w:r>
            <w:r w:rsidR="00F71E85">
              <w:rPr>
                <w:rFonts w:ascii="Arial" w:eastAsia="Arial" w:hAnsi="Arial" w:cs="Arial"/>
                <w:spacing w:val="1"/>
                <w:sz w:val="18"/>
                <w:szCs w:val="18"/>
              </w:rPr>
              <w:t>di</w:t>
            </w:r>
            <w:r w:rsidR="00F71E85"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 w:rsidR="00F71E85">
              <w:rPr>
                <w:rFonts w:ascii="Arial" w:eastAsia="Arial" w:hAnsi="Arial" w:cs="Arial"/>
                <w:spacing w:val="1"/>
                <w:sz w:val="18"/>
                <w:szCs w:val="18"/>
              </w:rPr>
              <w:t>ci</w:t>
            </w:r>
            <w:r w:rsidR="00F71E85"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 w:rsidR="00F71E85">
              <w:rPr>
                <w:rFonts w:ascii="Arial" w:eastAsia="Arial" w:hAnsi="Arial" w:cs="Arial"/>
                <w:spacing w:val="1"/>
                <w:sz w:val="18"/>
                <w:szCs w:val="18"/>
              </w:rPr>
              <w:t>l</w:t>
            </w:r>
            <w:r w:rsidR="00F71E85">
              <w:rPr>
                <w:rFonts w:ascii="Arial" w:eastAsia="Arial" w:hAnsi="Arial" w:cs="Arial"/>
                <w:sz w:val="18"/>
                <w:szCs w:val="18"/>
              </w:rPr>
              <w:t>e</w:t>
            </w:r>
          </w:p>
          <w:p w14:paraId="26EA114B" w14:textId="77777777" w:rsidR="001B789C" w:rsidRDefault="001B789C" w:rsidP="00F71E85">
            <w:pPr>
              <w:spacing w:before="10" w:line="100" w:lineRule="exact"/>
              <w:ind w:right="113"/>
              <w:rPr>
                <w:sz w:val="10"/>
                <w:szCs w:val="10"/>
              </w:rPr>
            </w:pPr>
          </w:p>
          <w:p w14:paraId="7CA6347F" w14:textId="77777777" w:rsidR="001B789C" w:rsidRDefault="00E07109" w:rsidP="00F71E85">
            <w:pPr>
              <w:tabs>
                <w:tab w:val="left" w:pos="440"/>
              </w:tabs>
              <w:spacing w:line="278" w:lineRule="auto"/>
              <w:ind w:left="457" w:right="113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3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/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u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t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c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(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h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d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l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)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og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l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</w:p>
          <w:p w14:paraId="0F38EC91" w14:textId="77777777" w:rsidR="001B789C" w:rsidRDefault="00E07109" w:rsidP="00F71E85">
            <w:pPr>
              <w:tabs>
                <w:tab w:val="left" w:pos="440"/>
              </w:tabs>
              <w:spacing w:before="78" w:line="275" w:lineRule="auto"/>
              <w:ind w:left="457" w:right="113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4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ju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k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n</w:t>
            </w:r>
            <w:r>
              <w:rPr>
                <w:rFonts w:ascii="Arial" w:eastAsia="Arial" w:hAnsi="Arial" w:cs="Arial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e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 w:rsidR="00F71E85"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 w:rsidR="00F71E85">
              <w:rPr>
                <w:rFonts w:ascii="Arial" w:eastAsia="Arial" w:hAnsi="Arial" w:cs="Arial"/>
                <w:spacing w:val="1"/>
                <w:sz w:val="18"/>
                <w:szCs w:val="18"/>
              </w:rPr>
              <w:t>ho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i</w:t>
            </w:r>
            <w:r>
              <w:rPr>
                <w:rFonts w:ascii="Arial" w:eastAsia="Arial" w:hAnsi="Arial" w:cs="Arial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be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e</w:t>
            </w:r>
            <w:r>
              <w:rPr>
                <w:rFonts w:ascii="Arial" w:eastAsia="Arial" w:hAnsi="Arial" w:cs="Arial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</w:p>
          <w:p w14:paraId="15D8370B" w14:textId="77777777" w:rsidR="001B789C" w:rsidRDefault="00E07109" w:rsidP="00F71E85">
            <w:pPr>
              <w:tabs>
                <w:tab w:val="left" w:pos="440"/>
              </w:tabs>
              <w:spacing w:before="82"/>
              <w:ind w:left="100" w:right="113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5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</w:r>
            <w:r>
              <w:rPr>
                <w:rFonts w:ascii="Arial" w:eastAsia="Arial" w:hAnsi="Arial" w:cs="Arial"/>
                <w:spacing w:val="5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r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e</w:t>
            </w:r>
            <w:r>
              <w:rPr>
                <w:rFonts w:ascii="Arial" w:eastAsia="Arial" w:hAnsi="Arial" w:cs="Arial"/>
                <w:sz w:val="18"/>
                <w:szCs w:val="18"/>
              </w:rPr>
              <w:t>r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e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c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e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</w:p>
          <w:p w14:paraId="22C45599" w14:textId="77777777" w:rsidR="001B789C" w:rsidRDefault="001B789C" w:rsidP="00F71E85">
            <w:pPr>
              <w:spacing w:before="10" w:line="100" w:lineRule="exact"/>
              <w:ind w:right="113"/>
              <w:rPr>
                <w:sz w:val="10"/>
                <w:szCs w:val="10"/>
              </w:rPr>
            </w:pPr>
          </w:p>
          <w:p w14:paraId="611495B0" w14:textId="77777777" w:rsidR="001B789C" w:rsidRDefault="00E07109" w:rsidP="00F71E85">
            <w:pPr>
              <w:tabs>
                <w:tab w:val="left" w:pos="440"/>
              </w:tabs>
              <w:spacing w:line="275" w:lineRule="auto"/>
              <w:ind w:left="457" w:right="113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6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n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l</w:t>
            </w:r>
            <w:r>
              <w:rPr>
                <w:rFonts w:ascii="Arial" w:eastAsia="Arial" w:hAnsi="Arial" w:cs="Arial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s</w:t>
            </w:r>
            <w:r>
              <w:rPr>
                <w:rFonts w:ascii="Arial" w:eastAsia="Arial" w:hAnsi="Arial" w:cs="Arial"/>
                <w:sz w:val="18"/>
                <w:szCs w:val="18"/>
              </w:rPr>
              <w:t>,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s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,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,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n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i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</w:p>
        </w:tc>
        <w:tc>
          <w:tcPr>
            <w:tcW w:w="5245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BF693C" w14:textId="77777777" w:rsidR="001B789C" w:rsidRDefault="00E07109">
            <w:pPr>
              <w:spacing w:before="53"/>
              <w:ind w:left="100" w:right="-2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ord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e</w:t>
            </w:r>
          </w:p>
          <w:p w14:paraId="63351D01" w14:textId="77777777" w:rsidR="001B789C" w:rsidRDefault="001B789C">
            <w:pPr>
              <w:spacing w:before="12" w:line="280" w:lineRule="exact"/>
              <w:rPr>
                <w:sz w:val="28"/>
                <w:szCs w:val="28"/>
              </w:rPr>
            </w:pPr>
          </w:p>
          <w:p w14:paraId="07A69319" w14:textId="77777777" w:rsidR="00EC62AB" w:rsidRDefault="00E07109" w:rsidP="00EC62AB">
            <w:pPr>
              <w:tabs>
                <w:tab w:val="left" w:pos="440"/>
              </w:tabs>
              <w:spacing w:line="275" w:lineRule="auto"/>
              <w:ind w:left="458" w:right="301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7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</w:r>
            <w:r>
              <w:rPr>
                <w:rFonts w:ascii="Arial" w:eastAsia="Arial" w:hAnsi="Arial" w:cs="Arial"/>
                <w:spacing w:val="5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r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e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an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pp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p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t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 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e co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4"/>
                <w:sz w:val="18"/>
                <w:szCs w:val="18"/>
              </w:rPr>
              <w:t>x</w:t>
            </w:r>
            <w:r>
              <w:rPr>
                <w:rFonts w:ascii="Arial" w:eastAsia="Arial" w:hAnsi="Arial" w:cs="Arial"/>
                <w:sz w:val="18"/>
                <w:szCs w:val="18"/>
              </w:rPr>
              <w:t>t.</w:t>
            </w:r>
          </w:p>
          <w:p w14:paraId="1C65D07E" w14:textId="77777777" w:rsidR="00EC62AB" w:rsidRDefault="00E07109" w:rsidP="00EC62AB">
            <w:pPr>
              <w:tabs>
                <w:tab w:val="left" w:pos="440"/>
              </w:tabs>
              <w:spacing w:line="275" w:lineRule="auto"/>
              <w:ind w:left="458" w:right="301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8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</w:r>
            <w:r>
              <w:rPr>
                <w:rFonts w:ascii="Arial" w:eastAsia="Arial" w:hAnsi="Arial" w:cs="Arial"/>
                <w:spacing w:val="5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r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,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z w:val="18"/>
                <w:szCs w:val="18"/>
              </w:rPr>
              <w:t>.,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[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]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 w:rsidR="00EC62AB">
              <w:rPr>
                <w:rFonts w:ascii="Arial" w:eastAsia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/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[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e</w:t>
            </w:r>
            <w:r>
              <w:rPr>
                <w:rFonts w:ascii="Arial" w:eastAsia="Arial" w:hAnsi="Arial" w:cs="Arial"/>
                <w:sz w:val="18"/>
                <w:szCs w:val="18"/>
              </w:rPr>
              <w:t>]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ff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.</w:t>
            </w:r>
            <w:r w:rsidR="00EC62AB">
              <w:rPr>
                <w:rFonts w:ascii="Arial" w:eastAsia="Arial" w:hAnsi="Arial" w:cs="Arial"/>
                <w:sz w:val="18"/>
                <w:szCs w:val="18"/>
              </w:rPr>
              <w:t xml:space="preserve"> </w:t>
            </w:r>
          </w:p>
          <w:p w14:paraId="08FC4446" w14:textId="77777777" w:rsidR="001B789C" w:rsidRDefault="00E07109">
            <w:pPr>
              <w:tabs>
                <w:tab w:val="left" w:pos="440"/>
              </w:tabs>
              <w:spacing w:line="275" w:lineRule="auto"/>
              <w:ind w:left="458" w:right="111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9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</w:r>
            <w:r>
              <w:rPr>
                <w:rFonts w:ascii="Arial" w:eastAsia="Arial" w:hAnsi="Arial" w:cs="Arial"/>
                <w:spacing w:val="5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r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z w:val="18"/>
                <w:szCs w:val="18"/>
              </w:rPr>
              <w:t>/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u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h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l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o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b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i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g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r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b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s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l</w:t>
            </w:r>
            <w:r>
              <w:rPr>
                <w:rFonts w:ascii="Arial" w:eastAsia="Arial" w:hAnsi="Arial" w:cs="Arial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v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.</w:t>
            </w:r>
          </w:p>
          <w:p w14:paraId="50D3E461" w14:textId="77777777" w:rsidR="001B789C" w:rsidRDefault="00E07109">
            <w:pPr>
              <w:spacing w:before="80"/>
              <w:ind w:left="458" w:right="181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10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. </w:t>
            </w:r>
            <w:r>
              <w:rPr>
                <w:rFonts w:ascii="Arial" w:eastAsia="Arial" w:hAnsi="Arial" w:cs="Arial"/>
                <w:spacing w:val="6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V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b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/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g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m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t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s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v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b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a</w:t>
            </w:r>
            <w:r>
              <w:rPr>
                <w:rFonts w:ascii="Arial" w:eastAsia="Arial" w:hAnsi="Arial" w:cs="Arial"/>
                <w:sz w:val="18"/>
                <w:szCs w:val="18"/>
              </w:rPr>
              <w:t>te 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m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n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ag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g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y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th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e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r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e.</w:t>
            </w:r>
          </w:p>
          <w:p w14:paraId="6BED4ADB" w14:textId="77777777" w:rsidR="001B789C" w:rsidRDefault="00E07109">
            <w:pPr>
              <w:spacing w:before="79"/>
              <w:ind w:left="100" w:right="-2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11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. </w:t>
            </w:r>
            <w:r>
              <w:rPr>
                <w:rFonts w:ascii="Arial" w:eastAsia="Arial" w:hAnsi="Arial" w:cs="Arial"/>
                <w:spacing w:val="6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e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ng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p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d.</w:t>
            </w:r>
          </w:p>
          <w:p w14:paraId="095DA9CD" w14:textId="77777777" w:rsidR="001B789C" w:rsidRDefault="001B789C">
            <w:pPr>
              <w:spacing w:before="2" w:line="110" w:lineRule="exact"/>
              <w:rPr>
                <w:sz w:val="11"/>
                <w:szCs w:val="11"/>
              </w:rPr>
            </w:pPr>
          </w:p>
          <w:p w14:paraId="6947C2DC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12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. </w:t>
            </w:r>
            <w:r>
              <w:rPr>
                <w:rFonts w:ascii="Arial" w:eastAsia="Arial" w:hAnsi="Arial" w:cs="Arial"/>
                <w:spacing w:val="6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os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ph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nd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e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i</w:t>
            </w:r>
            <w:r>
              <w:rPr>
                <w:rFonts w:ascii="Arial" w:eastAsia="Arial" w:hAnsi="Arial" w:cs="Arial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t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.</w:t>
            </w:r>
          </w:p>
        </w:tc>
      </w:tr>
    </w:tbl>
    <w:p w14:paraId="0E2A4E4F" w14:textId="77777777" w:rsidR="003C63C7" w:rsidRDefault="003C63C7">
      <w:pPr>
        <w:spacing w:line="200" w:lineRule="exact"/>
        <w:rPr>
          <w:sz w:val="20"/>
          <w:szCs w:val="20"/>
        </w:rPr>
      </w:pPr>
    </w:p>
    <w:p w14:paraId="3010423B" w14:textId="11F563A8" w:rsidR="00A03EC6" w:rsidRDefault="00A03EC6">
      <w:pPr>
        <w:spacing w:line="200" w:lineRule="exact"/>
        <w:rPr>
          <w:sz w:val="20"/>
          <w:szCs w:val="20"/>
        </w:rPr>
        <w:sectPr w:rsidR="00A03EC6" w:rsidSect="004C6F4F">
          <w:footerReference w:type="default" r:id="rId15"/>
          <w:pgSz w:w="11900" w:h="16860"/>
          <w:pgMar w:top="1418" w:right="567" w:bottom="1134" w:left="567" w:header="720" w:footer="430" w:gutter="0"/>
          <w:cols w:space="720"/>
        </w:sect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eastAsia="en-GB"/>
        </w:rPr>
        <w:id w:val="327031950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 w:cs="Times New Roman"/>
          <w:noProof/>
          <w:sz w:val="24"/>
          <w:szCs w:val="24"/>
        </w:rPr>
      </w:sdtEndPr>
      <w:sdtContent>
        <w:p w14:paraId="46E7F110" w14:textId="1CA31AA7" w:rsidR="00DF3D56" w:rsidRPr="005A1840" w:rsidRDefault="00DF3D56">
          <w:pPr>
            <w:pStyle w:val="TOCHeading"/>
            <w:rPr>
              <w:i/>
              <w:iCs/>
            </w:rPr>
          </w:pPr>
          <w:r w:rsidRPr="005A1840">
            <w:rPr>
              <w:i/>
              <w:iCs/>
            </w:rPr>
            <w:t>Table of Contents</w:t>
          </w:r>
        </w:p>
        <w:p w14:paraId="0F675E64" w14:textId="52BCB8DD" w:rsidR="00F22119" w:rsidRDefault="00DF3D56" w:rsidP="00F22119">
          <w:pPr>
            <w:pStyle w:val="TOC1"/>
            <w:tabs>
              <w:tab w:val="right" w:leader="dot" w:pos="9010"/>
            </w:tabs>
            <w:rPr>
              <w:rFonts w:eastAsiaTheme="minorEastAsia"/>
              <w:b w:val="0"/>
              <w:bCs w:val="0"/>
              <w:i w:val="0"/>
              <w:iCs w:val="0"/>
              <w:noProof/>
              <w:lang w:eastAsia="en-GB"/>
            </w:rPr>
          </w:pPr>
          <w:r>
            <w:rPr>
              <w:b w:val="0"/>
              <w:bCs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  <w:bCs w:val="0"/>
            </w:rPr>
            <w:fldChar w:fldCharType="separate"/>
          </w:r>
        </w:p>
        <w:p w14:paraId="0B9CEE4F" w14:textId="4C5691CE" w:rsidR="00F22119" w:rsidRDefault="002820AA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1" w:history="1">
            <w:r w:rsidR="00F22119" w:rsidRPr="0068555E">
              <w:rPr>
                <w:rStyle w:val="Hyperlink"/>
                <w:b/>
                <w:bCs/>
                <w:noProof/>
              </w:rPr>
              <w:t>Research Proposal and Plan for Assignment 2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1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1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1E6F0738" w14:textId="4D138E3E" w:rsidR="00F22119" w:rsidRDefault="002820AA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2" w:history="1">
            <w:r w:rsidR="00F22119" w:rsidRPr="0068555E">
              <w:rPr>
                <w:rStyle w:val="Hyperlink"/>
                <w:b/>
                <w:bCs/>
                <w:noProof/>
              </w:rPr>
              <w:t>Abstract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2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2474C3DD" w14:textId="16085070" w:rsidR="00F22119" w:rsidRDefault="002820AA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3" w:history="1">
            <w:r w:rsidR="00F22119" w:rsidRPr="0068555E">
              <w:rPr>
                <w:rStyle w:val="Hyperlink"/>
                <w:b/>
                <w:bCs/>
                <w:noProof/>
              </w:rPr>
              <w:t>Introduction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3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2E8ACAEE" w14:textId="27C7D958" w:rsidR="00F22119" w:rsidRDefault="002820AA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4" w:history="1">
            <w:r w:rsidR="00F22119" w:rsidRPr="0068555E">
              <w:rPr>
                <w:rStyle w:val="Hyperlink"/>
                <w:b/>
                <w:bCs/>
                <w:noProof/>
              </w:rPr>
              <w:t>Proposed Approach/Implementation Details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4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1D97D78B" w14:textId="536828FB" w:rsidR="00F22119" w:rsidRDefault="002820AA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5" w:history="1">
            <w:r w:rsidR="00F22119" w:rsidRPr="0068555E">
              <w:rPr>
                <w:rStyle w:val="Hyperlink"/>
                <w:b/>
                <w:bCs/>
                <w:noProof/>
              </w:rPr>
              <w:t>Performance Evaluation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5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6534A31F" w14:textId="60DFC2B2" w:rsidR="00F22119" w:rsidRDefault="002820AA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6" w:history="1">
            <w:r w:rsidR="00F22119" w:rsidRPr="0068555E">
              <w:rPr>
                <w:rStyle w:val="Hyperlink"/>
                <w:b/>
                <w:bCs/>
                <w:noProof/>
              </w:rPr>
              <w:t>Conclusion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6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2F62BBDF" w14:textId="365C0070" w:rsidR="00F22119" w:rsidRDefault="002820AA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7" w:history="1">
            <w:r w:rsidR="00F22119" w:rsidRPr="0068555E">
              <w:rPr>
                <w:rStyle w:val="Hyperlink"/>
                <w:b/>
                <w:bCs/>
                <w:noProof/>
              </w:rPr>
              <w:t>Reference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7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79CE2B28" w14:textId="447B8C28" w:rsidR="00F22119" w:rsidRDefault="002820AA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8" w:history="1">
            <w:r w:rsidR="00F22119" w:rsidRPr="0068555E">
              <w:rPr>
                <w:rStyle w:val="Hyperlink"/>
                <w:b/>
                <w:bCs/>
                <w:noProof/>
              </w:rPr>
              <w:t>Contribution from Each Team Member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8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2DEA5DD3" w14:textId="741E3299" w:rsidR="00DF3D56" w:rsidRDefault="00DF3D56" w:rsidP="00DF3D56">
          <w:r>
            <w:rPr>
              <w:b/>
              <w:bCs/>
              <w:noProof/>
            </w:rPr>
            <w:fldChar w:fldCharType="end"/>
          </w:r>
        </w:p>
      </w:sdtContent>
    </w:sdt>
    <w:p w14:paraId="48D77C4B" w14:textId="6D6CDDB5" w:rsidR="004E3954" w:rsidRDefault="004E3954" w:rsidP="004E3954">
      <w:pPr>
        <w:pStyle w:val="Heading1"/>
      </w:pPr>
      <w:bookmarkStart w:id="2" w:name="_Toc18243283"/>
      <w:bookmarkStart w:id="3" w:name="_Toc21864540"/>
      <w:r>
        <w:t xml:space="preserve">Biometric-Based Human Identification – </w:t>
      </w:r>
      <w:bookmarkEnd w:id="2"/>
      <w:r w:rsidR="00EE505A">
        <w:t>Using Facial Recognition to Assess Threat Level Amongst Identified Individuals</w:t>
      </w:r>
      <w:bookmarkEnd w:id="3"/>
    </w:p>
    <w:p w14:paraId="4C4C25CB" w14:textId="5CA42959" w:rsidR="00DB57CD" w:rsidRPr="00DF3D56" w:rsidRDefault="004E3954" w:rsidP="00FF58FC">
      <w:pPr>
        <w:pStyle w:val="Heading4"/>
      </w:pPr>
      <w:r w:rsidRPr="00DF3D56">
        <w:t xml:space="preserve">By Benjamin Walker and </w:t>
      </w:r>
      <w:proofErr w:type="spellStart"/>
      <w:r w:rsidRPr="00DF3D56">
        <w:t>Sashinka</w:t>
      </w:r>
      <w:proofErr w:type="spellEnd"/>
      <w:r w:rsidRPr="00DF3D56">
        <w:t xml:space="preserve"> </w:t>
      </w:r>
      <w:proofErr w:type="spellStart"/>
      <w:r w:rsidRPr="00DF3D56">
        <w:t>Lintang</w:t>
      </w:r>
      <w:proofErr w:type="spellEnd"/>
    </w:p>
    <w:p w14:paraId="7BA757EE" w14:textId="00D6EA1D" w:rsidR="004E3954" w:rsidRDefault="004E3954" w:rsidP="004E3954"/>
    <w:p w14:paraId="29DF0B66" w14:textId="76D28137" w:rsidR="005268DF" w:rsidRDefault="004E3954" w:rsidP="002D4E00">
      <w:pPr>
        <w:pStyle w:val="Heading3"/>
        <w:spacing w:line="360" w:lineRule="auto"/>
        <w:rPr>
          <w:b/>
          <w:bCs/>
        </w:rPr>
      </w:pPr>
      <w:bookmarkStart w:id="4" w:name="_Toc21864542"/>
      <w:r w:rsidRPr="00C0633A">
        <w:rPr>
          <w:b/>
          <w:bCs/>
        </w:rPr>
        <w:t>Abstract</w:t>
      </w:r>
      <w:bookmarkEnd w:id="4"/>
    </w:p>
    <w:p w14:paraId="24464025" w14:textId="3A1667B4" w:rsidR="007C3AFB" w:rsidRDefault="007C3AFB" w:rsidP="00051026">
      <w:pPr>
        <w:spacing w:line="360" w:lineRule="auto"/>
      </w:pPr>
    </w:p>
    <w:p w14:paraId="08953B33" w14:textId="77777777" w:rsidR="005D4EC4" w:rsidRPr="007C3AFB" w:rsidRDefault="005D4EC4" w:rsidP="007C3AFB"/>
    <w:p w14:paraId="09208454" w14:textId="4A422386" w:rsidR="000F564E" w:rsidRDefault="004E3954" w:rsidP="002D4E00">
      <w:pPr>
        <w:pStyle w:val="Heading3"/>
        <w:spacing w:line="360" w:lineRule="auto"/>
        <w:rPr>
          <w:b/>
          <w:bCs/>
        </w:rPr>
      </w:pPr>
      <w:bookmarkStart w:id="5" w:name="_Toc21864543"/>
      <w:r w:rsidRPr="00C0633A">
        <w:rPr>
          <w:b/>
          <w:bCs/>
        </w:rPr>
        <w:t>Introduction</w:t>
      </w:r>
      <w:bookmarkEnd w:id="5"/>
    </w:p>
    <w:p w14:paraId="6659B208" w14:textId="77777777" w:rsidR="005D4EC4" w:rsidRPr="005D4EC4" w:rsidRDefault="005D4EC4" w:rsidP="00051026">
      <w:pPr>
        <w:spacing w:line="360" w:lineRule="auto"/>
      </w:pPr>
    </w:p>
    <w:p w14:paraId="752ECDB8" w14:textId="44EDC9DC" w:rsidR="00305F55" w:rsidRDefault="00D754B6" w:rsidP="00051026">
      <w:pPr>
        <w:spacing w:line="360" w:lineRule="auto"/>
      </w:pPr>
      <w:r>
        <w:t>Application of biometric</w:t>
      </w:r>
      <w:r w:rsidR="00B429D4">
        <w:t xml:space="preserve">s on human identification </w:t>
      </w:r>
      <w:r>
        <w:t>are</w:t>
      </w:r>
      <w:r w:rsidR="00D60F41">
        <w:t xml:space="preserve"> </w:t>
      </w:r>
      <w:r w:rsidR="00B429D4">
        <w:t>common with analysing human features</w:t>
      </w:r>
      <w:r w:rsidR="00A615FD">
        <w:t xml:space="preserve"> (e.g. fingerprint, voice, and </w:t>
      </w:r>
      <w:r w:rsidR="00FD69D7">
        <w:t>keystroke)</w:t>
      </w:r>
      <w:r>
        <w:t>.</w:t>
      </w:r>
      <w:r w:rsidR="001E00D3">
        <w:t xml:space="preserve"> </w:t>
      </w:r>
    </w:p>
    <w:p w14:paraId="762D6BE4" w14:textId="118D6CEA" w:rsidR="00CC0F55" w:rsidRDefault="003B6F91" w:rsidP="00051026">
      <w:pPr>
        <w:spacing w:line="360" w:lineRule="auto"/>
      </w:pPr>
      <w:r>
        <w:t>F</w:t>
      </w:r>
      <w:r w:rsidR="00303E98">
        <w:t>acial recognition</w:t>
      </w:r>
      <w:r w:rsidR="004F1D03">
        <w:t xml:space="preserve"> in various research areas have been implemented</w:t>
      </w:r>
      <w:r w:rsidR="00303E98">
        <w:t xml:space="preserve">, and majority of past papers have successfully achieved their </w:t>
      </w:r>
      <w:r w:rsidR="00B429D4">
        <w:t xml:space="preserve">research </w:t>
      </w:r>
      <w:r w:rsidR="00303E98">
        <w:t xml:space="preserve">objectives with relatively </w:t>
      </w:r>
      <w:r w:rsidR="003C5755">
        <w:t xml:space="preserve">positive </w:t>
      </w:r>
      <w:r w:rsidR="00D27190">
        <w:t>results</w:t>
      </w:r>
      <w:r w:rsidR="00F915DA">
        <w:t xml:space="preserve">, as their network model are able to determine emotions </w:t>
      </w:r>
      <w:r w:rsidR="00846D6E">
        <w:t xml:space="preserve">from </w:t>
      </w:r>
      <w:r w:rsidR="00C975D4">
        <w:t xml:space="preserve">a wide arrange of </w:t>
      </w:r>
      <w:r w:rsidR="004A5B19">
        <w:t>dataset (</w:t>
      </w:r>
      <w:r w:rsidR="00D16046">
        <w:t>classifying processed images and assigning them based on their emotions</w:t>
      </w:r>
      <w:r w:rsidR="00B90C10">
        <w:t>)</w:t>
      </w:r>
      <w:r w:rsidR="00303E98">
        <w:t>.</w:t>
      </w:r>
      <w:r w:rsidR="00846D6E">
        <w:t xml:space="preserve"> Preceding papers had different</w:t>
      </w:r>
      <w:r w:rsidR="00B172E9">
        <w:t xml:space="preserve"> approaches, from their</w:t>
      </w:r>
      <w:r w:rsidR="00846D6E">
        <w:t xml:space="preserve"> network architectures</w:t>
      </w:r>
      <w:r w:rsidR="00B172E9">
        <w:t xml:space="preserve"> into applying features</w:t>
      </w:r>
      <w:r w:rsidR="00846D6E">
        <w:t xml:space="preserve">. </w:t>
      </w:r>
      <w:r w:rsidR="003F4288">
        <w:t>The application of</w:t>
      </w:r>
      <w:r w:rsidR="000155C3">
        <w:t xml:space="preserve"> </w:t>
      </w:r>
      <w:r w:rsidR="00705AF2">
        <w:t xml:space="preserve">Computer Vision (CV) </w:t>
      </w:r>
      <w:r w:rsidR="000D54B2">
        <w:t xml:space="preserve">is essentially allowing </w:t>
      </w:r>
      <w:r w:rsidR="0029074E">
        <w:t xml:space="preserve">a computer </w:t>
      </w:r>
      <w:r w:rsidR="000D54B2">
        <w:t xml:space="preserve">to gain </w:t>
      </w:r>
      <w:r w:rsidR="006C27F2">
        <w:t>enough</w:t>
      </w:r>
      <w:r w:rsidR="000D54B2">
        <w:t xml:space="preserve"> understanding </w:t>
      </w:r>
      <w:r w:rsidR="006C27F2">
        <w:t xml:space="preserve">to </w:t>
      </w:r>
      <w:r w:rsidR="00C05402">
        <w:t>interpret images</w:t>
      </w:r>
      <w:r w:rsidR="000D54B2">
        <w:t xml:space="preserve"> or </w:t>
      </w:r>
      <w:r w:rsidR="009E5D09">
        <w:t>videos</w:t>
      </w:r>
      <w:r w:rsidR="006416AE">
        <w:t>.</w:t>
      </w:r>
    </w:p>
    <w:p w14:paraId="39F5E888" w14:textId="77777777" w:rsidR="00AD204A" w:rsidRDefault="00D77783" w:rsidP="00051026">
      <w:pPr>
        <w:spacing w:line="360" w:lineRule="auto"/>
      </w:pPr>
      <w:r>
        <w:t xml:space="preserve">Our proposed model revolves around facial </w:t>
      </w:r>
      <w:r w:rsidR="006500E6">
        <w:t>expression and</w:t>
      </w:r>
      <w:r>
        <w:t xml:space="preserve"> have not found many papers discussing about measuring threat level of an individual.</w:t>
      </w:r>
    </w:p>
    <w:p w14:paraId="3E1DB7C4" w14:textId="1A0FBB65" w:rsidR="004E3954" w:rsidRDefault="00AD204A" w:rsidP="00C0633A">
      <w:pPr>
        <w:pStyle w:val="Heading3"/>
        <w:spacing w:line="360" w:lineRule="auto"/>
        <w:rPr>
          <w:b/>
          <w:bCs/>
        </w:rPr>
      </w:pPr>
      <w:bookmarkStart w:id="6" w:name="_Toc21864544"/>
      <w:r>
        <w:rPr>
          <w:b/>
          <w:bCs/>
        </w:rPr>
        <w:t>Proposed Approach/Implementation Details</w:t>
      </w:r>
      <w:bookmarkEnd w:id="6"/>
    </w:p>
    <w:p w14:paraId="6894C70A" w14:textId="77777777" w:rsidR="005D4EC4" w:rsidRPr="005D4EC4" w:rsidRDefault="005D4EC4" w:rsidP="00051026">
      <w:pPr>
        <w:spacing w:line="360" w:lineRule="auto"/>
      </w:pPr>
    </w:p>
    <w:p w14:paraId="567DF62A" w14:textId="79ED9FAF" w:rsidR="00AD204A" w:rsidRDefault="00215ED5" w:rsidP="00602B01">
      <w:pPr>
        <w:spacing w:line="360" w:lineRule="auto"/>
      </w:pPr>
      <w:r>
        <w:t>As our facial recognition</w:t>
      </w:r>
      <w:r w:rsidR="00877B65">
        <w:t xml:space="preserve"> model</w:t>
      </w:r>
      <w:r>
        <w:t xml:space="preserve"> is</w:t>
      </w:r>
      <w:r w:rsidR="00877B65">
        <w:t xml:space="preserve"> aim</w:t>
      </w:r>
      <w:r w:rsidR="0066404F">
        <w:t xml:space="preserve">ed </w:t>
      </w:r>
      <w:r w:rsidR="00877B65">
        <w:t>for</w:t>
      </w:r>
      <w:r>
        <w:t xml:space="preserve"> </w:t>
      </w:r>
      <w:r w:rsidR="00661DAF">
        <w:t>live time</w:t>
      </w:r>
      <w:r w:rsidR="0066404F">
        <w:t xml:space="preserve"> application</w:t>
      </w:r>
      <w:r>
        <w:t>, t</w:t>
      </w:r>
      <w:r w:rsidR="00B91C53">
        <w:t xml:space="preserve">he implementation of our project will </w:t>
      </w:r>
      <w:r w:rsidR="0049408D">
        <w:t>utilise</w:t>
      </w:r>
      <w:r w:rsidR="00B91C53">
        <w:t xml:space="preserve"> </w:t>
      </w:r>
      <w:r w:rsidR="0049408D">
        <w:t>a variety of</w:t>
      </w:r>
      <w:r w:rsidR="005D4EC4">
        <w:t xml:space="preserve"> </w:t>
      </w:r>
      <w:r w:rsidR="00894EE4">
        <w:t>librar</w:t>
      </w:r>
      <w:r w:rsidR="005D4EC4">
        <w:t>ies supported by</w:t>
      </w:r>
      <w:r w:rsidR="00894EE4">
        <w:t xml:space="preserve"> OpenCV</w:t>
      </w:r>
      <w:r w:rsidR="0049408D">
        <w:t xml:space="preserve"> platform</w:t>
      </w:r>
      <w:r w:rsidR="00BF39E3">
        <w:t xml:space="preserve"> </w:t>
      </w:r>
      <w:r w:rsidR="0049408D">
        <w:t>i</w:t>
      </w:r>
      <w:r w:rsidR="00BF39E3">
        <w:t xml:space="preserve">n </w:t>
      </w:r>
      <w:r w:rsidR="0074775F">
        <w:t>Python</w:t>
      </w:r>
      <w:r w:rsidR="00FE23ED">
        <w:t xml:space="preserve"> (</w:t>
      </w:r>
      <w:r w:rsidR="009B2C07">
        <w:t xml:space="preserve">the </w:t>
      </w:r>
      <w:r w:rsidR="009B2C07">
        <w:lastRenderedPageBreak/>
        <w:t xml:space="preserve">programming language we have </w:t>
      </w:r>
      <w:r w:rsidR="0049408D">
        <w:t>delegated</w:t>
      </w:r>
      <w:r w:rsidR="005D4EC4">
        <w:t xml:space="preserve"> for this task</w:t>
      </w:r>
      <w:r w:rsidR="00FE23ED">
        <w:t>)</w:t>
      </w:r>
      <w:r w:rsidR="00661DAF">
        <w:t xml:space="preserve">. </w:t>
      </w:r>
      <w:r w:rsidR="005D4EC4">
        <w:t>The</w:t>
      </w:r>
      <w:r w:rsidR="00C71BE1">
        <w:t xml:space="preserve"> </w:t>
      </w:r>
      <w:r w:rsidR="0032020C">
        <w:t>dataset we will be using</w:t>
      </w:r>
      <w:r w:rsidR="005D4EC4">
        <w:t xml:space="preserve"> is </w:t>
      </w:r>
      <w:r w:rsidR="0049408D">
        <w:t>derived from the</w:t>
      </w:r>
      <w:r w:rsidR="0032020C">
        <w:t xml:space="preserve"> F</w:t>
      </w:r>
      <w:r w:rsidR="00602B01">
        <w:t>acial Expression Recognition 2013 (F</w:t>
      </w:r>
      <w:r w:rsidR="0032020C">
        <w:t>ER2013</w:t>
      </w:r>
      <w:r w:rsidR="00A71830">
        <w:t>)</w:t>
      </w:r>
      <w:r w:rsidR="00000BC1">
        <w:t xml:space="preserve"> database</w:t>
      </w:r>
      <w:r w:rsidR="00A71830">
        <w:t>,</w:t>
      </w:r>
      <w:r w:rsidR="00602B01">
        <w:t xml:space="preserve"> </w:t>
      </w:r>
      <w:r w:rsidR="00C007A3">
        <w:t>which was originally published</w:t>
      </w:r>
      <w:r w:rsidR="00292C06">
        <w:t xml:space="preserve"> </w:t>
      </w:r>
      <w:r w:rsidR="0049408D">
        <w:t>by</w:t>
      </w:r>
      <w:r w:rsidR="001D6ECA">
        <w:t xml:space="preserve"> the International Conference of Machine Learning (ICML): Challenges and Representation Learning 2013. The dataset contains </w:t>
      </w:r>
      <w:r w:rsidR="002A462F">
        <w:t xml:space="preserve">over 30,000 </w:t>
      </w:r>
      <w:r w:rsidR="00F14ED6">
        <w:t xml:space="preserve">individual </w:t>
      </w:r>
      <w:r w:rsidR="005D4EC4">
        <w:t xml:space="preserve">coordinates of human </w:t>
      </w:r>
      <w:r w:rsidR="002A462F">
        <w:t>images</w:t>
      </w:r>
      <w:r w:rsidR="005D4EC4">
        <w:t xml:space="preserve">, </w:t>
      </w:r>
      <w:r w:rsidR="00F14ED6">
        <w:t xml:space="preserve">spanned </w:t>
      </w:r>
      <w:r w:rsidR="005D4EC4">
        <w:t>over</w:t>
      </w:r>
      <w:r w:rsidR="002A462F">
        <w:t xml:space="preserve"> </w:t>
      </w:r>
      <w:r w:rsidR="002511F3">
        <w:t>seven</w:t>
      </w:r>
      <w:r w:rsidR="002A462F">
        <w:t xml:space="preserve"> facial expressions</w:t>
      </w:r>
      <w:r w:rsidR="00E10CB2">
        <w:t xml:space="preserve"> (</w:t>
      </w:r>
      <w:r w:rsidR="002511F3">
        <w:t>angry,</w:t>
      </w:r>
      <w:r w:rsidR="00E235C4">
        <w:t xml:space="preserve"> disgust, fear, happy, sad, surprise, and </w:t>
      </w:r>
      <w:r w:rsidR="00067123">
        <w:t>neutral)</w:t>
      </w:r>
      <w:r w:rsidR="00320615">
        <w:t xml:space="preserve"> </w:t>
      </w:r>
      <w:r w:rsidR="00320615">
        <w:fldChar w:fldCharType="begin"/>
      </w:r>
      <w:r w:rsidR="00320615">
        <w:instrText xml:space="preserve"> ADDIN EN.CITE &lt;EndNote&gt;&lt;Cite&gt;&lt;Year&gt;2013&lt;/Year&gt;&lt;RecNum&gt;19&lt;/RecNum&gt;&lt;DisplayText&gt;(&amp;quot;Challenges in Representation Learning: Facial Expression Recognition Challenge,&amp;quot; 2013)&lt;/DisplayText&gt;&lt;record&gt;&lt;rec-number&gt;19&lt;/rec-number&gt;&lt;foreign-keys&gt;&lt;key app="EN" db-id="vs2s2dxdk99ev5e52dcv0r5pret2zeter259" timestamp="1572065480"&gt;19&lt;/key&gt;&lt;/foreign-keys&gt;&lt;ref-type name="Web Page"&gt;12&lt;/ref-type&gt;&lt;contributors&gt;&lt;/contributors&gt;&lt;titles&gt;&lt;title&gt;Challenges in Representation Learning: Facial Expression Recognition Challenge&lt;/title&gt;&lt;/titles&gt;&lt;dates&gt;&lt;year&gt;2013&lt;/year&gt;&lt;/dates&gt;&lt;urls&gt;&lt;related-urls&gt;&lt;url&gt;https://www.kaggle.com/c/challenges-in-representation-learning-facial-expression-recognition-challenge/data&lt;/url&gt;&lt;/related-urls&gt;&lt;/urls&gt;&lt;custom1&gt;2019&lt;/custom1&gt;&lt;custom2&gt;26 October&lt;/custom2&gt;&lt;/record&gt;&lt;/Cite&gt;&lt;/EndNote&gt;</w:instrText>
      </w:r>
      <w:r w:rsidR="00320615">
        <w:fldChar w:fldCharType="separate"/>
      </w:r>
      <w:r w:rsidR="00320615">
        <w:rPr>
          <w:noProof/>
        </w:rPr>
        <w:t>("Challenges in Representation Learning: Facial Expression Recognition Challenge," 2013)</w:t>
      </w:r>
      <w:r w:rsidR="00320615">
        <w:fldChar w:fldCharType="end"/>
      </w:r>
      <w:r w:rsidR="0031529F">
        <w:t>.</w:t>
      </w:r>
      <w:r w:rsidR="006E31E9">
        <w:t xml:space="preserve"> </w:t>
      </w:r>
      <w:r w:rsidR="00A848E6">
        <w:t xml:space="preserve"> </w:t>
      </w:r>
      <w:r w:rsidR="00104854">
        <w:t xml:space="preserve">However, </w:t>
      </w:r>
      <w:r w:rsidR="00F14ED6">
        <w:t>prior to</w:t>
      </w:r>
      <w:r w:rsidR="00104854">
        <w:t xml:space="preserve"> </w:t>
      </w:r>
      <w:r w:rsidR="005D4EC4">
        <w:t>providing the input of the</w:t>
      </w:r>
      <w:r w:rsidR="00266756">
        <w:t xml:space="preserve"> FER2013 </w:t>
      </w:r>
      <w:r w:rsidR="00731F6B">
        <w:t xml:space="preserve">dataset </w:t>
      </w:r>
      <w:r w:rsidR="00266756">
        <w:t>into the model</w:t>
      </w:r>
      <w:r w:rsidR="00104854">
        <w:t>,</w:t>
      </w:r>
      <w:r w:rsidR="005D4EC4">
        <w:t xml:space="preserve"> </w:t>
      </w:r>
      <w:r w:rsidR="004B65D7">
        <w:t>a</w:t>
      </w:r>
      <w:r w:rsidR="00731F6B">
        <w:t xml:space="preserve"> small</w:t>
      </w:r>
      <w:r w:rsidR="004B65D7">
        <w:t>er</w:t>
      </w:r>
      <w:r w:rsidR="00731F6B">
        <w:t xml:space="preserve"> sub-set of</w:t>
      </w:r>
      <w:r w:rsidR="004B65D7">
        <w:t xml:space="preserve"> data will be input of two</w:t>
      </w:r>
      <w:r w:rsidR="00731F6B">
        <w:t xml:space="preserve"> individuals </w:t>
      </w:r>
      <w:r w:rsidR="00BC524B">
        <w:t>for</w:t>
      </w:r>
      <w:r w:rsidR="00F14ED6">
        <w:t xml:space="preserve"> the</w:t>
      </w:r>
      <w:r w:rsidR="00BC524B">
        <w:t xml:space="preserve"> initial enrolment, along with labelling </w:t>
      </w:r>
      <w:r w:rsidR="00F14ED6">
        <w:t>of each of the individual’s name</w:t>
      </w:r>
      <w:r w:rsidR="0002038F">
        <w:t xml:space="preserve"> </w:t>
      </w:r>
      <w:r w:rsidR="00F14ED6">
        <w:t>(</w:t>
      </w:r>
      <w:r w:rsidR="0002038F">
        <w:t>once the model detects</w:t>
      </w:r>
      <w:r w:rsidR="00BC38ED">
        <w:t xml:space="preserve"> </w:t>
      </w:r>
      <w:r w:rsidR="00F14ED6">
        <w:t>a possible outcome or match on the individual)</w:t>
      </w:r>
      <w:r w:rsidR="00BC524B">
        <w:t>.</w:t>
      </w:r>
      <w:r w:rsidR="00E90B71">
        <w:t xml:space="preserve"> We expect this model to</w:t>
      </w:r>
      <w:r w:rsidR="000B7FDA">
        <w:t xml:space="preserve"> accurately</w:t>
      </w:r>
      <w:r w:rsidR="00E90B71">
        <w:t xml:space="preserve"> recognise </w:t>
      </w:r>
      <w:r w:rsidR="00632ED7">
        <w:t xml:space="preserve">the </w:t>
      </w:r>
      <w:r w:rsidR="00930364">
        <w:t>individuals’</w:t>
      </w:r>
      <w:r w:rsidR="00632ED7">
        <w:t>, their</w:t>
      </w:r>
      <w:r w:rsidR="00930364">
        <w:t xml:space="preserve"> </w:t>
      </w:r>
      <w:r w:rsidR="00E90B71">
        <w:t>facial expressions and assess their threat levels</w:t>
      </w:r>
      <w:r w:rsidR="007A048D">
        <w:t xml:space="preserve"> based on their expression</w:t>
      </w:r>
      <w:r w:rsidR="00632ED7">
        <w:t xml:space="preserve"> that the program defines</w:t>
      </w:r>
      <w:r w:rsidR="00E90B71">
        <w:t xml:space="preserve">. </w:t>
      </w:r>
      <w:r w:rsidR="00BC524B">
        <w:t xml:space="preserve">  </w:t>
      </w:r>
      <w:r w:rsidR="00731F6B">
        <w:t xml:space="preserve"> </w:t>
      </w:r>
      <w:r w:rsidR="00104854">
        <w:t xml:space="preserve"> </w:t>
      </w:r>
    </w:p>
    <w:p w14:paraId="2C13FE0D" w14:textId="77777777" w:rsidR="00632ED7" w:rsidRDefault="00632ED7" w:rsidP="00602B01">
      <w:pPr>
        <w:spacing w:line="360" w:lineRule="auto"/>
      </w:pPr>
    </w:p>
    <w:p w14:paraId="7F7857AC" w14:textId="34BF0C47" w:rsidR="00DB2EE3" w:rsidRDefault="00051026" w:rsidP="00602B01">
      <w:pPr>
        <w:spacing w:line="360" w:lineRule="auto"/>
      </w:pPr>
      <w:r>
        <w:t xml:space="preserve">To model how this program has been developed, the following diagram will explain the components that contribute to </w:t>
      </w:r>
      <w:r w:rsidR="00F14ED6">
        <w:t xml:space="preserve">facilitating the desired </w:t>
      </w:r>
      <w:r w:rsidR="00DB2EE3">
        <w:t>output</w:t>
      </w:r>
      <w:r w:rsidR="00632ED7">
        <w:t xml:space="preserve"> with detail to each of the steps within the detection process</w:t>
      </w:r>
      <w:r w:rsidR="00DB2EE3">
        <w:t>;</w:t>
      </w:r>
    </w:p>
    <w:p w14:paraId="2B3F16F9" w14:textId="2E611AE3" w:rsidR="00DB2EE3" w:rsidRDefault="00DB2EE3" w:rsidP="00602B01">
      <w:pPr>
        <w:spacing w:line="360" w:lineRule="auto"/>
      </w:pPr>
    </w:p>
    <w:p w14:paraId="5E514B6F" w14:textId="7DFCAB6F" w:rsidR="00DB2EE3" w:rsidRDefault="001F1747" w:rsidP="00602B01">
      <w:pPr>
        <w:spacing w:line="360" w:lineRule="auto"/>
      </w:pPr>
      <w:r w:rsidRPr="001F1747">
        <w:lastRenderedPageBreak/>
        <w:drawing>
          <wp:inline distT="0" distB="0" distL="0" distR="0" wp14:anchorId="6149BBE8" wp14:editId="65A9863C">
            <wp:extent cx="5727700" cy="442595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8D9E3" w14:textId="632E4309" w:rsidR="004B65D7" w:rsidRDefault="00DB2EE3" w:rsidP="00DB2EE3">
      <w:pPr>
        <w:spacing w:line="360" w:lineRule="auto"/>
        <w:jc w:val="center"/>
      </w:pPr>
      <w:r>
        <w:t xml:space="preserve">Diagram 1: </w:t>
      </w:r>
      <w:r w:rsidR="00F14ED6">
        <w:t xml:space="preserve">a </w:t>
      </w:r>
      <w:r w:rsidR="00975764">
        <w:t xml:space="preserve">block diagram of the </w:t>
      </w:r>
      <w:r w:rsidR="000D0469">
        <w:t>facial/emotion</w:t>
      </w:r>
      <w:r w:rsidR="00975764">
        <w:t xml:space="preserve"> </w:t>
      </w:r>
      <w:r w:rsidR="00F14ED6">
        <w:t xml:space="preserve">detection </w:t>
      </w:r>
      <w:r w:rsidR="00975764">
        <w:t>program</w:t>
      </w:r>
    </w:p>
    <w:p w14:paraId="1F2BB7C1" w14:textId="2046C614" w:rsidR="004B65D7" w:rsidRDefault="004B65D7" w:rsidP="004B65D7">
      <w:pPr>
        <w:spacing w:line="360" w:lineRule="auto"/>
      </w:pPr>
    </w:p>
    <w:p w14:paraId="5629AF47" w14:textId="3B963C89" w:rsidR="00632ED7" w:rsidRDefault="00632ED7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 w:rsidRPr="00DE0340">
        <w:rPr>
          <w:rFonts w:ascii="Times New Roman" w:hAnsi="Times New Roman"/>
          <w:i/>
          <w:iCs/>
          <w:sz w:val="24"/>
          <w:szCs w:val="24"/>
        </w:rPr>
        <w:t>Load data source for emotion detection –</w:t>
      </w:r>
      <w:r>
        <w:rPr>
          <w:rFonts w:ascii="Times New Roman" w:hAnsi="Times New Roman"/>
          <w:sz w:val="24"/>
          <w:szCs w:val="24"/>
        </w:rPr>
        <w:t xml:space="preserve"> </w:t>
      </w:r>
      <w:r w:rsidR="00DE0340">
        <w:rPr>
          <w:rFonts w:ascii="Times New Roman" w:hAnsi="Times New Roman"/>
          <w:sz w:val="24"/>
          <w:szCs w:val="24"/>
        </w:rPr>
        <w:t>I</w:t>
      </w:r>
      <w:r>
        <w:rPr>
          <w:rFonts w:ascii="Times New Roman" w:hAnsi="Times New Roman"/>
          <w:sz w:val="24"/>
          <w:szCs w:val="24"/>
        </w:rPr>
        <w:t>mports</w:t>
      </w:r>
      <w:r w:rsidR="00DE0340">
        <w:rPr>
          <w:rFonts w:ascii="Times New Roman" w:hAnsi="Times New Roman"/>
          <w:sz w:val="24"/>
          <w:szCs w:val="24"/>
        </w:rPr>
        <w:t xml:space="preserve"> data-source files defined for the recognition process. The files contain the following;</w:t>
      </w:r>
      <w:r>
        <w:rPr>
          <w:rFonts w:ascii="Times New Roman" w:hAnsi="Times New Roman"/>
          <w:sz w:val="24"/>
          <w:szCs w:val="24"/>
        </w:rPr>
        <w:t xml:space="preserve"> the default OpenCV XML file containing the detection of </w:t>
      </w:r>
      <w:r w:rsidR="00DE0340">
        <w:rPr>
          <w:rFonts w:ascii="Times New Roman" w:hAnsi="Times New Roman"/>
          <w:sz w:val="24"/>
          <w:szCs w:val="24"/>
        </w:rPr>
        <w:t>a human face &amp; the hdf5 of the emotion detection derived from the FER2013 dataset.</w:t>
      </w:r>
    </w:p>
    <w:p w14:paraId="76BECB4D" w14:textId="0F50BAAC" w:rsidR="00DE0340" w:rsidRP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Load data model for emotion detection – </w:t>
      </w:r>
      <w:r w:rsidR="00FB37AA">
        <w:rPr>
          <w:rFonts w:ascii="Times New Roman" w:hAnsi="Times New Roman"/>
          <w:sz w:val="24"/>
          <w:szCs w:val="24"/>
        </w:rPr>
        <w:t xml:space="preserve">Calls the function to load the data model for the emotion detection process. The first step in the process is to import and store the </w:t>
      </w:r>
      <w:proofErr w:type="spellStart"/>
      <w:r w:rsidR="00FB37AA">
        <w:rPr>
          <w:rFonts w:ascii="Times New Roman" w:hAnsi="Times New Roman"/>
          <w:sz w:val="24"/>
          <w:szCs w:val="24"/>
        </w:rPr>
        <w:t>Haar</w:t>
      </w:r>
      <w:proofErr w:type="spellEnd"/>
      <w:r w:rsidR="00FB37AA">
        <w:rPr>
          <w:rFonts w:ascii="Times New Roman" w:hAnsi="Times New Roman"/>
          <w:sz w:val="24"/>
          <w:szCs w:val="24"/>
        </w:rPr>
        <w:t xml:space="preserve"> Cascade model from the default OpenCV library. The next step is to import the emotion model derived from the FER2013 clarifier </w:t>
      </w:r>
      <w:r w:rsidR="0056187D">
        <w:rPr>
          <w:rFonts w:ascii="Times New Roman" w:hAnsi="Times New Roman"/>
          <w:sz w:val="24"/>
          <w:szCs w:val="24"/>
        </w:rPr>
        <w:t>output.</w:t>
      </w:r>
    </w:p>
    <w:p w14:paraId="26BC7D61" w14:textId="2CB9BAAB" w:rsidR="00DE0340" w:rsidRP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Enabling input model shapes for inference – </w:t>
      </w:r>
      <w:r w:rsidR="00414F04">
        <w:rPr>
          <w:rFonts w:ascii="Times New Roman" w:hAnsi="Times New Roman"/>
          <w:sz w:val="24"/>
          <w:szCs w:val="24"/>
        </w:rPr>
        <w:t>Enables the deep learning model for inference (apply capability to new data to an existing trained model).</w:t>
      </w:r>
    </w:p>
    <w:p w14:paraId="0AB802D3" w14:textId="06BE93C8" w:rsidR="00DE0340" w:rsidRPr="00DE0340" w:rsidRDefault="00DE0340" w:rsidP="00DE0340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Enabling camera mode – </w:t>
      </w:r>
      <w:r w:rsidR="00414F04">
        <w:rPr>
          <w:rFonts w:ascii="Times New Roman" w:hAnsi="Times New Roman"/>
          <w:sz w:val="24"/>
          <w:szCs w:val="24"/>
        </w:rPr>
        <w:t xml:space="preserve">Camera mode becomes enabled to commence the capture of frames </w:t>
      </w:r>
      <w:r w:rsidR="002B7581">
        <w:rPr>
          <w:rFonts w:ascii="Times New Roman" w:hAnsi="Times New Roman"/>
          <w:sz w:val="24"/>
          <w:szCs w:val="24"/>
        </w:rPr>
        <w:t>in the process of inference.</w:t>
      </w:r>
    </w:p>
    <w:p w14:paraId="45945CF9" w14:textId="522E502E" w:rsidR="00DE0340" w:rsidRP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lastRenderedPageBreak/>
        <w:t xml:space="preserve">Enable Face Detection – </w:t>
      </w:r>
      <w:r w:rsidR="00F40E54">
        <w:rPr>
          <w:rFonts w:ascii="Times New Roman" w:hAnsi="Times New Roman"/>
          <w:sz w:val="24"/>
          <w:szCs w:val="24"/>
        </w:rPr>
        <w:t xml:space="preserve">Enables the first part of the program to detect the face of the known individuals. This calls the </w:t>
      </w:r>
      <w:proofErr w:type="spellStart"/>
      <w:r w:rsidR="00F40E54">
        <w:rPr>
          <w:rFonts w:ascii="Times New Roman" w:hAnsi="Times New Roman"/>
          <w:sz w:val="24"/>
          <w:szCs w:val="24"/>
        </w:rPr>
        <w:t>face_detection</w:t>
      </w:r>
      <w:proofErr w:type="spellEnd"/>
      <w:r w:rsidR="00F40E54">
        <w:rPr>
          <w:rFonts w:ascii="Times New Roman" w:hAnsi="Times New Roman"/>
          <w:sz w:val="24"/>
          <w:szCs w:val="24"/>
        </w:rPr>
        <w:t xml:space="preserve"> library, and subsequent functions for facial detection.</w:t>
      </w:r>
    </w:p>
    <w:p w14:paraId="31F9E872" w14:textId="4A3C080C" w:rsidR="00DE0340" w:rsidRP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Import dataset of individuals for Face Detection – </w:t>
      </w:r>
      <w:r w:rsidR="00F40E54">
        <w:rPr>
          <w:rFonts w:ascii="Times New Roman" w:hAnsi="Times New Roman"/>
          <w:sz w:val="24"/>
          <w:szCs w:val="24"/>
        </w:rPr>
        <w:t xml:space="preserve">Imports a dataset, per individual of an image to train the model in recognition </w:t>
      </w:r>
      <w:r w:rsidR="00086FC4">
        <w:rPr>
          <w:rFonts w:ascii="Times New Roman" w:hAnsi="Times New Roman"/>
          <w:sz w:val="24"/>
          <w:szCs w:val="24"/>
        </w:rPr>
        <w:t>to</w:t>
      </w:r>
      <w:r w:rsidR="00F40E54">
        <w:rPr>
          <w:rFonts w:ascii="Times New Roman" w:hAnsi="Times New Roman"/>
          <w:sz w:val="24"/>
          <w:szCs w:val="24"/>
        </w:rPr>
        <w:t xml:space="preserve"> define</w:t>
      </w:r>
      <w:r w:rsidR="00086FC4">
        <w:rPr>
          <w:rFonts w:ascii="Times New Roman" w:hAnsi="Times New Roman"/>
          <w:sz w:val="24"/>
          <w:szCs w:val="24"/>
        </w:rPr>
        <w:t xml:space="preserve"> the</w:t>
      </w:r>
      <w:r w:rsidR="00F40E54">
        <w:rPr>
          <w:rFonts w:ascii="Times New Roman" w:hAnsi="Times New Roman"/>
          <w:sz w:val="24"/>
          <w:szCs w:val="24"/>
        </w:rPr>
        <w:t xml:space="preserve"> known individual.</w:t>
      </w:r>
    </w:p>
    <w:p w14:paraId="20F96DF5" w14:textId="4C992011" w:rsid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 w:rsidRPr="00DE0340">
        <w:rPr>
          <w:rFonts w:ascii="Times New Roman" w:hAnsi="Times New Roman"/>
          <w:i/>
          <w:iCs/>
          <w:sz w:val="24"/>
          <w:szCs w:val="24"/>
        </w:rPr>
        <w:t>Convert images to RGB</w:t>
      </w:r>
      <w:r w:rsidR="00447E70">
        <w:rPr>
          <w:rFonts w:ascii="Times New Roman" w:hAnsi="Times New Roman"/>
          <w:i/>
          <w:iCs/>
          <w:sz w:val="24"/>
          <w:szCs w:val="24"/>
        </w:rPr>
        <w:t xml:space="preserve"> and encode</w:t>
      </w:r>
      <w:r w:rsidR="00923E54">
        <w:rPr>
          <w:rFonts w:ascii="Times New Roman" w:hAnsi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z w:val="24"/>
          <w:szCs w:val="24"/>
        </w:rPr>
        <w:t>–</w:t>
      </w:r>
      <w:r w:rsidR="00E53BF6">
        <w:rPr>
          <w:rFonts w:ascii="Times New Roman" w:hAnsi="Times New Roman"/>
          <w:sz w:val="24"/>
          <w:szCs w:val="24"/>
        </w:rPr>
        <w:t xml:space="preserve"> </w:t>
      </w:r>
      <w:r w:rsidR="00735782">
        <w:rPr>
          <w:rFonts w:ascii="Times New Roman" w:hAnsi="Times New Roman"/>
          <w:sz w:val="24"/>
          <w:szCs w:val="24"/>
        </w:rPr>
        <w:t>T</w:t>
      </w:r>
      <w:r w:rsidR="00E53BF6">
        <w:rPr>
          <w:rFonts w:ascii="Times New Roman" w:hAnsi="Times New Roman"/>
          <w:sz w:val="24"/>
          <w:szCs w:val="24"/>
        </w:rPr>
        <w:t xml:space="preserve">he image is </w:t>
      </w:r>
      <w:r w:rsidR="00213B89">
        <w:rPr>
          <w:rFonts w:ascii="Times New Roman" w:hAnsi="Times New Roman"/>
          <w:sz w:val="24"/>
          <w:szCs w:val="24"/>
        </w:rPr>
        <w:t>passed into the function</w:t>
      </w:r>
      <w:r w:rsidR="00E53BF6">
        <w:rPr>
          <w:rFonts w:ascii="Times New Roman" w:hAnsi="Times New Roman"/>
          <w:sz w:val="24"/>
          <w:szCs w:val="24"/>
        </w:rPr>
        <w:t>, the image is then converted to RGB, and the image content is</w:t>
      </w:r>
      <w:r w:rsidR="00A353C5">
        <w:rPr>
          <w:rFonts w:ascii="Times New Roman" w:hAnsi="Times New Roman"/>
          <w:sz w:val="24"/>
          <w:szCs w:val="24"/>
        </w:rPr>
        <w:t xml:space="preserve"> then</w:t>
      </w:r>
      <w:r w:rsidR="00E53BF6">
        <w:rPr>
          <w:rFonts w:ascii="Times New Roman" w:hAnsi="Times New Roman"/>
          <w:sz w:val="24"/>
          <w:szCs w:val="24"/>
        </w:rPr>
        <w:t xml:space="preserve"> returned as a NumPy array.</w:t>
      </w:r>
      <w:r w:rsidR="00447E70">
        <w:rPr>
          <w:rFonts w:ascii="Times New Roman" w:hAnsi="Times New Roman"/>
          <w:sz w:val="24"/>
          <w:szCs w:val="24"/>
        </w:rPr>
        <w:t xml:space="preserve"> </w:t>
      </w:r>
      <w:r w:rsidR="00213B89">
        <w:rPr>
          <w:rFonts w:ascii="Times New Roman" w:hAnsi="Times New Roman"/>
          <w:sz w:val="24"/>
          <w:szCs w:val="24"/>
        </w:rPr>
        <w:t xml:space="preserve">The image is then analysed for one or more faces, with a list of </w:t>
      </w:r>
      <w:r w:rsidR="00735782">
        <w:rPr>
          <w:rFonts w:ascii="Times New Roman" w:hAnsi="Times New Roman"/>
          <w:sz w:val="24"/>
          <w:szCs w:val="24"/>
        </w:rPr>
        <w:t>128-dimensional</w:t>
      </w:r>
      <w:r w:rsidR="00213B89">
        <w:rPr>
          <w:rFonts w:ascii="Times New Roman" w:hAnsi="Times New Roman"/>
          <w:sz w:val="24"/>
          <w:szCs w:val="24"/>
        </w:rPr>
        <w:t xml:space="preserve"> face encodings</w:t>
      </w:r>
      <w:r w:rsidR="00920BF5">
        <w:rPr>
          <w:rFonts w:ascii="Times New Roman" w:hAnsi="Times New Roman"/>
          <w:sz w:val="24"/>
          <w:szCs w:val="24"/>
        </w:rPr>
        <w:t xml:space="preserve"> output into a variable and</w:t>
      </w:r>
      <w:r w:rsidR="00213B89">
        <w:rPr>
          <w:rFonts w:ascii="Times New Roman" w:hAnsi="Times New Roman"/>
          <w:sz w:val="24"/>
          <w:szCs w:val="24"/>
        </w:rPr>
        <w:t xml:space="preserve"> stored</w:t>
      </w:r>
      <w:r w:rsidR="00735782">
        <w:rPr>
          <w:rFonts w:ascii="Times New Roman" w:hAnsi="Times New Roman"/>
          <w:sz w:val="24"/>
          <w:szCs w:val="24"/>
        </w:rPr>
        <w:t xml:space="preserve"> </w:t>
      </w:r>
      <w:r w:rsidR="00DB1A99">
        <w:rPr>
          <w:rFonts w:ascii="Times New Roman" w:hAnsi="Times New Roman"/>
          <w:sz w:val="24"/>
          <w:szCs w:val="24"/>
        </w:rPr>
        <w:t xml:space="preserve">for comparison </w:t>
      </w:r>
      <w:r w:rsidR="00735782">
        <w:rPr>
          <w:rFonts w:ascii="Times New Roman" w:hAnsi="Times New Roman"/>
          <w:sz w:val="24"/>
          <w:szCs w:val="24"/>
        </w:rPr>
        <w:t>(per face)</w:t>
      </w:r>
      <w:r w:rsidR="00213B89">
        <w:rPr>
          <w:rFonts w:ascii="Times New Roman" w:hAnsi="Times New Roman"/>
          <w:sz w:val="24"/>
          <w:szCs w:val="24"/>
        </w:rPr>
        <w:t xml:space="preserve">.  </w:t>
      </w:r>
    </w:p>
    <w:p w14:paraId="29E4E193" w14:textId="76B78AC4" w:rsidR="00DE0340" w:rsidRPr="00273F03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Optimise the images for performance and recognition – </w:t>
      </w:r>
      <w:r w:rsidR="00086FC4">
        <w:rPr>
          <w:rFonts w:ascii="Times New Roman" w:hAnsi="Times New Roman"/>
          <w:sz w:val="24"/>
          <w:szCs w:val="24"/>
        </w:rPr>
        <w:t>The dataset</w:t>
      </w:r>
      <w:r w:rsidR="00AD0C6B">
        <w:rPr>
          <w:rFonts w:ascii="Times New Roman" w:hAnsi="Times New Roman"/>
          <w:sz w:val="24"/>
          <w:szCs w:val="24"/>
        </w:rPr>
        <w:t xml:space="preserve"> from the image</w:t>
      </w:r>
      <w:r w:rsidR="00086FC4">
        <w:rPr>
          <w:rFonts w:ascii="Times New Roman" w:hAnsi="Times New Roman"/>
          <w:sz w:val="24"/>
          <w:szCs w:val="24"/>
        </w:rPr>
        <w:t xml:space="preserve"> is then optimised </w:t>
      </w:r>
      <w:r w:rsidR="00273F03">
        <w:rPr>
          <w:rFonts w:ascii="Times New Roman" w:hAnsi="Times New Roman"/>
          <w:sz w:val="24"/>
          <w:szCs w:val="24"/>
        </w:rPr>
        <w:t>for image processing.</w:t>
      </w:r>
    </w:p>
    <w:p w14:paraId="328F3A3F" w14:textId="6E9D8B14" w:rsidR="00273F03" w:rsidRPr="00273F03" w:rsidRDefault="00273F03" w:rsidP="00273F03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Build array/list of facial encoding and names of each – </w:t>
      </w:r>
      <w:r w:rsidR="00AD0C6B">
        <w:rPr>
          <w:rFonts w:ascii="Times New Roman" w:hAnsi="Times New Roman"/>
          <w:sz w:val="24"/>
          <w:szCs w:val="24"/>
        </w:rPr>
        <w:t xml:space="preserve">The </w:t>
      </w:r>
      <w:r w:rsidR="00DB4AC5">
        <w:rPr>
          <w:rFonts w:ascii="Times New Roman" w:hAnsi="Times New Roman"/>
          <w:sz w:val="24"/>
          <w:szCs w:val="24"/>
        </w:rPr>
        <w:t xml:space="preserve">output of the </w:t>
      </w:r>
      <w:r w:rsidR="00AD0C6B">
        <w:rPr>
          <w:rFonts w:ascii="Times New Roman" w:hAnsi="Times New Roman"/>
          <w:sz w:val="24"/>
          <w:szCs w:val="24"/>
        </w:rPr>
        <w:t>optimis</w:t>
      </w:r>
      <w:r w:rsidR="00DB4AC5">
        <w:rPr>
          <w:rFonts w:ascii="Times New Roman" w:hAnsi="Times New Roman"/>
          <w:sz w:val="24"/>
          <w:szCs w:val="24"/>
        </w:rPr>
        <w:t>ed dataset</w:t>
      </w:r>
      <w:r w:rsidR="00AD0C6B">
        <w:rPr>
          <w:rFonts w:ascii="Times New Roman" w:hAnsi="Times New Roman"/>
          <w:sz w:val="24"/>
          <w:szCs w:val="24"/>
        </w:rPr>
        <w:t xml:space="preserve"> is then stored into an array of facial encodings, with a label association</w:t>
      </w:r>
      <w:r w:rsidR="00DB4AC5">
        <w:rPr>
          <w:rFonts w:ascii="Times New Roman" w:hAnsi="Times New Roman"/>
          <w:sz w:val="24"/>
          <w:szCs w:val="24"/>
        </w:rPr>
        <w:t xml:space="preserve"> (</w:t>
      </w:r>
      <w:r w:rsidR="00920BF5">
        <w:rPr>
          <w:rFonts w:ascii="Times New Roman" w:hAnsi="Times New Roman"/>
          <w:sz w:val="24"/>
          <w:szCs w:val="24"/>
        </w:rPr>
        <w:t xml:space="preserve">name </w:t>
      </w:r>
      <w:r w:rsidR="00DB4AC5">
        <w:rPr>
          <w:rFonts w:ascii="Times New Roman" w:hAnsi="Times New Roman"/>
          <w:sz w:val="24"/>
          <w:szCs w:val="24"/>
        </w:rPr>
        <w:t>of the individual</w:t>
      </w:r>
      <w:r w:rsidR="00920BF5">
        <w:rPr>
          <w:rFonts w:ascii="Times New Roman" w:hAnsi="Times New Roman"/>
          <w:sz w:val="24"/>
          <w:szCs w:val="24"/>
        </w:rPr>
        <w:t>/</w:t>
      </w:r>
      <w:r w:rsidR="00DB4AC5">
        <w:rPr>
          <w:rFonts w:ascii="Times New Roman" w:hAnsi="Times New Roman"/>
          <w:sz w:val="24"/>
          <w:szCs w:val="24"/>
        </w:rPr>
        <w:t>s)</w:t>
      </w:r>
      <w:r w:rsidR="00AD0C6B">
        <w:rPr>
          <w:rFonts w:ascii="Times New Roman" w:hAnsi="Times New Roman"/>
          <w:sz w:val="24"/>
          <w:szCs w:val="24"/>
        </w:rPr>
        <w:t xml:space="preserve">. </w:t>
      </w:r>
    </w:p>
    <w:p w14:paraId="47168955" w14:textId="33B3BCC0" w:rsid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Loop and capture</w:t>
      </w:r>
      <w:r w:rsidR="0041085A">
        <w:rPr>
          <w:rFonts w:ascii="Times New Roman" w:hAnsi="Times New Roman"/>
          <w:i/>
          <w:iCs/>
          <w:sz w:val="24"/>
          <w:szCs w:val="24"/>
        </w:rPr>
        <w:t xml:space="preserve"> each frame passed by the camera – </w:t>
      </w:r>
      <w:r w:rsidR="00920BF5">
        <w:rPr>
          <w:rFonts w:ascii="Times New Roman" w:hAnsi="Times New Roman"/>
          <w:sz w:val="24"/>
          <w:szCs w:val="24"/>
        </w:rPr>
        <w:t xml:space="preserve">While the condition is True, each frame is captured from the </w:t>
      </w:r>
      <w:r w:rsidR="001F1747">
        <w:rPr>
          <w:rFonts w:ascii="Times New Roman" w:hAnsi="Times New Roman"/>
          <w:sz w:val="24"/>
          <w:szCs w:val="24"/>
        </w:rPr>
        <w:t>video</w:t>
      </w:r>
      <w:r w:rsidR="00920BF5">
        <w:rPr>
          <w:rFonts w:ascii="Times New Roman" w:hAnsi="Times New Roman"/>
          <w:sz w:val="24"/>
          <w:szCs w:val="24"/>
        </w:rPr>
        <w:t xml:space="preserve"> input.</w:t>
      </w:r>
    </w:p>
    <w:p w14:paraId="45F26997" w14:textId="11537356" w:rsidR="0041085A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C</w:t>
      </w:r>
      <w:r w:rsidR="0041085A">
        <w:rPr>
          <w:rFonts w:ascii="Times New Roman" w:hAnsi="Times New Roman"/>
          <w:i/>
          <w:iCs/>
          <w:sz w:val="24"/>
          <w:szCs w:val="24"/>
        </w:rPr>
        <w:t>ompare dataset of individuals to camera frame</w:t>
      </w:r>
      <w:r>
        <w:rPr>
          <w:rFonts w:ascii="Times New Roman" w:hAnsi="Times New Roman"/>
          <w:i/>
          <w:iCs/>
          <w:sz w:val="24"/>
          <w:szCs w:val="24"/>
        </w:rPr>
        <w:t xml:space="preserve"> – </w:t>
      </w:r>
      <w:r w:rsidR="00920BF5">
        <w:rPr>
          <w:rFonts w:ascii="Times New Roman" w:hAnsi="Times New Roman"/>
          <w:sz w:val="24"/>
          <w:szCs w:val="24"/>
        </w:rPr>
        <w:t xml:space="preserve">The captured frame is then encoded (using a </w:t>
      </w:r>
      <w:r w:rsidR="000325EB">
        <w:rPr>
          <w:rFonts w:ascii="Times New Roman" w:hAnsi="Times New Roman"/>
          <w:sz w:val="24"/>
          <w:szCs w:val="24"/>
        </w:rPr>
        <w:t>similar method</w:t>
      </w:r>
      <w:r w:rsidR="00920BF5">
        <w:rPr>
          <w:rFonts w:ascii="Times New Roman" w:hAnsi="Times New Roman"/>
          <w:sz w:val="24"/>
          <w:szCs w:val="24"/>
        </w:rPr>
        <w:t xml:space="preserve"> defined in Step 7 – convert to RGB, and analysis </w:t>
      </w:r>
      <w:r w:rsidR="000325EB">
        <w:rPr>
          <w:rFonts w:ascii="Times New Roman" w:hAnsi="Times New Roman"/>
          <w:sz w:val="24"/>
          <w:szCs w:val="24"/>
        </w:rPr>
        <w:t>facial input from the frame</w:t>
      </w:r>
      <w:r w:rsidR="00920BF5">
        <w:rPr>
          <w:rFonts w:ascii="Times New Roman" w:hAnsi="Times New Roman"/>
          <w:sz w:val="24"/>
          <w:szCs w:val="24"/>
        </w:rPr>
        <w:t xml:space="preserve">), </w:t>
      </w:r>
      <w:r w:rsidR="000325EB">
        <w:rPr>
          <w:rFonts w:ascii="Times New Roman" w:hAnsi="Times New Roman"/>
          <w:sz w:val="24"/>
          <w:szCs w:val="24"/>
        </w:rPr>
        <w:t>then</w:t>
      </w:r>
      <w:r w:rsidR="00920BF5">
        <w:rPr>
          <w:rFonts w:ascii="Times New Roman" w:hAnsi="Times New Roman"/>
          <w:sz w:val="24"/>
          <w:szCs w:val="24"/>
        </w:rPr>
        <w:t xml:space="preserve"> compared against the encoded dataset of known individuals</w:t>
      </w:r>
      <w:r w:rsidR="000325EB">
        <w:rPr>
          <w:rFonts w:ascii="Times New Roman" w:hAnsi="Times New Roman"/>
          <w:sz w:val="24"/>
          <w:szCs w:val="24"/>
        </w:rPr>
        <w:t xml:space="preserve"> to determine if the known individual is match.</w:t>
      </w:r>
    </w:p>
    <w:p w14:paraId="4AEB6EEA" w14:textId="392415BF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If it’s a match, print the name, else print “unknown” – </w:t>
      </w:r>
      <w:r w:rsidR="00920BF5">
        <w:rPr>
          <w:rFonts w:ascii="Times New Roman" w:hAnsi="Times New Roman"/>
          <w:sz w:val="24"/>
          <w:szCs w:val="24"/>
        </w:rPr>
        <w:t xml:space="preserve">If </w:t>
      </w:r>
      <w:r w:rsidR="00F02F66">
        <w:rPr>
          <w:rFonts w:ascii="Times New Roman" w:hAnsi="Times New Roman"/>
          <w:sz w:val="24"/>
          <w:szCs w:val="24"/>
        </w:rPr>
        <w:t>a match is found between the dataset of the image input, and the frame</w:t>
      </w:r>
      <w:r w:rsidR="00474A9C">
        <w:rPr>
          <w:rFonts w:ascii="Times New Roman" w:hAnsi="Times New Roman"/>
          <w:sz w:val="24"/>
          <w:szCs w:val="24"/>
        </w:rPr>
        <w:t xml:space="preserve"> captured from video</w:t>
      </w:r>
      <w:r w:rsidR="00F02F66">
        <w:rPr>
          <w:rFonts w:ascii="Times New Roman" w:hAnsi="Times New Roman"/>
          <w:sz w:val="24"/>
          <w:szCs w:val="24"/>
        </w:rPr>
        <w:t xml:space="preserve">, print the label </w:t>
      </w:r>
      <w:r w:rsidR="00D07D0B">
        <w:rPr>
          <w:rFonts w:ascii="Times New Roman" w:hAnsi="Times New Roman"/>
          <w:sz w:val="24"/>
          <w:szCs w:val="24"/>
        </w:rPr>
        <w:t xml:space="preserve">that’s </w:t>
      </w:r>
      <w:r w:rsidR="00474A9C">
        <w:rPr>
          <w:rFonts w:ascii="Times New Roman" w:hAnsi="Times New Roman"/>
          <w:sz w:val="24"/>
          <w:szCs w:val="24"/>
        </w:rPr>
        <w:t>defined against image</w:t>
      </w:r>
      <w:r w:rsidR="00F02F66">
        <w:rPr>
          <w:rFonts w:ascii="Times New Roman" w:hAnsi="Times New Roman"/>
          <w:sz w:val="24"/>
          <w:szCs w:val="24"/>
        </w:rPr>
        <w:t>. Else</w:t>
      </w:r>
      <w:r w:rsidR="00474A9C">
        <w:rPr>
          <w:rFonts w:ascii="Times New Roman" w:hAnsi="Times New Roman"/>
          <w:sz w:val="24"/>
          <w:szCs w:val="24"/>
        </w:rPr>
        <w:t xml:space="preserve"> print “unknown”</w:t>
      </w:r>
      <w:r w:rsidR="002324AC">
        <w:rPr>
          <w:rFonts w:ascii="Times New Roman" w:hAnsi="Times New Roman"/>
          <w:sz w:val="24"/>
          <w:szCs w:val="24"/>
        </w:rPr>
        <w:t>, and store</w:t>
      </w:r>
      <w:r w:rsidR="002635EC">
        <w:rPr>
          <w:rFonts w:ascii="Times New Roman" w:hAnsi="Times New Roman"/>
          <w:sz w:val="24"/>
          <w:szCs w:val="24"/>
        </w:rPr>
        <w:t xml:space="preserve"> the result</w:t>
      </w:r>
      <w:bookmarkStart w:id="7" w:name="_GoBack"/>
      <w:bookmarkEnd w:id="7"/>
      <w:r w:rsidR="002324AC">
        <w:rPr>
          <w:rFonts w:ascii="Times New Roman" w:hAnsi="Times New Roman"/>
          <w:sz w:val="24"/>
          <w:szCs w:val="24"/>
        </w:rPr>
        <w:t xml:space="preserve"> </w:t>
      </w:r>
      <w:r w:rsidR="00C00B27">
        <w:rPr>
          <w:rFonts w:ascii="Times New Roman" w:hAnsi="Times New Roman"/>
          <w:sz w:val="24"/>
          <w:szCs w:val="24"/>
        </w:rPr>
        <w:t xml:space="preserve">within </w:t>
      </w:r>
      <w:r w:rsidR="000869AE">
        <w:rPr>
          <w:rFonts w:ascii="Times New Roman" w:hAnsi="Times New Roman"/>
          <w:sz w:val="24"/>
          <w:szCs w:val="24"/>
        </w:rPr>
        <w:t>the</w:t>
      </w:r>
      <w:r w:rsidR="002324AC">
        <w:rPr>
          <w:rFonts w:ascii="Times New Roman" w:hAnsi="Times New Roman"/>
          <w:sz w:val="24"/>
          <w:szCs w:val="24"/>
        </w:rPr>
        <w:t xml:space="preserve"> variable</w:t>
      </w:r>
      <w:r w:rsidR="000E6093">
        <w:rPr>
          <w:rFonts w:ascii="Times New Roman" w:hAnsi="Times New Roman"/>
          <w:sz w:val="24"/>
          <w:szCs w:val="24"/>
        </w:rPr>
        <w:t>.</w:t>
      </w:r>
    </w:p>
    <w:p w14:paraId="52078509" w14:textId="69E8628F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Output results of the Face Detection – </w:t>
      </w:r>
      <w:r w:rsidR="00C00B27">
        <w:rPr>
          <w:rFonts w:ascii="Times New Roman" w:hAnsi="Times New Roman"/>
          <w:sz w:val="24"/>
          <w:szCs w:val="24"/>
        </w:rPr>
        <w:t xml:space="preserve">Once the result of the face detection process is complete, the result is then printed </w:t>
      </w:r>
      <w:r w:rsidR="009C38FF">
        <w:rPr>
          <w:rFonts w:ascii="Times New Roman" w:hAnsi="Times New Roman"/>
          <w:sz w:val="24"/>
          <w:szCs w:val="24"/>
        </w:rPr>
        <w:t>on</w:t>
      </w:r>
      <w:r w:rsidR="00C00B27">
        <w:rPr>
          <w:rFonts w:ascii="Times New Roman" w:hAnsi="Times New Roman"/>
          <w:sz w:val="24"/>
          <w:szCs w:val="24"/>
        </w:rPr>
        <w:t xml:space="preserve"> screen</w:t>
      </w:r>
      <w:r w:rsidR="009C38FF">
        <w:rPr>
          <w:rFonts w:ascii="Times New Roman" w:hAnsi="Times New Roman"/>
          <w:sz w:val="24"/>
          <w:szCs w:val="24"/>
        </w:rPr>
        <w:t>, using the OpenCV function to outline the face, and display the label, or name of the individual</w:t>
      </w:r>
      <w:r w:rsidR="003C754C">
        <w:rPr>
          <w:rFonts w:ascii="Times New Roman" w:hAnsi="Times New Roman"/>
          <w:sz w:val="24"/>
          <w:szCs w:val="24"/>
        </w:rPr>
        <w:t>/s</w:t>
      </w:r>
      <w:r w:rsidR="009C38FF">
        <w:rPr>
          <w:rFonts w:ascii="Times New Roman" w:hAnsi="Times New Roman"/>
          <w:sz w:val="24"/>
          <w:szCs w:val="24"/>
        </w:rPr>
        <w:t>.</w:t>
      </w:r>
    </w:p>
    <w:p w14:paraId="1130E82A" w14:textId="100FA98E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Enable Emotion Detection – </w:t>
      </w:r>
    </w:p>
    <w:p w14:paraId="69473F2A" w14:textId="3C5D783C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Convert image to grey-scale, and compare dataset to camera input (frame) – </w:t>
      </w:r>
    </w:p>
    <w:p w14:paraId="08001528" w14:textId="73C3F065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If the emotion is detect</w:t>
      </w:r>
      <w:r w:rsidR="009303C3">
        <w:rPr>
          <w:rFonts w:ascii="Times New Roman" w:hAnsi="Times New Roman"/>
          <w:i/>
          <w:iCs/>
          <w:sz w:val="24"/>
          <w:szCs w:val="24"/>
        </w:rPr>
        <w:t xml:space="preserve">ed, print the emotion type and </w:t>
      </w:r>
      <w:r w:rsidR="001F1747">
        <w:rPr>
          <w:rFonts w:ascii="Times New Roman" w:hAnsi="Times New Roman"/>
          <w:i/>
          <w:iCs/>
          <w:sz w:val="24"/>
          <w:szCs w:val="24"/>
        </w:rPr>
        <w:t>its</w:t>
      </w:r>
      <w:r w:rsidR="009303C3">
        <w:rPr>
          <w:rFonts w:ascii="Times New Roman" w:hAnsi="Times New Roman"/>
          <w:i/>
          <w:iCs/>
          <w:sz w:val="24"/>
          <w:szCs w:val="24"/>
        </w:rPr>
        <w:t xml:space="preserve"> threat rating; else print “unknown” – </w:t>
      </w:r>
    </w:p>
    <w:p w14:paraId="250ABEB0" w14:textId="2F2CDC58" w:rsidR="009303C3" w:rsidRDefault="009303C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Output the result of the Emotion Detection – </w:t>
      </w:r>
    </w:p>
    <w:p w14:paraId="0C214ECB" w14:textId="4648A4E7" w:rsidR="009303C3" w:rsidRPr="00DE0340" w:rsidRDefault="009303C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Disable video capture based on the user’s input</w:t>
      </w:r>
      <w:r w:rsidR="002D0D8E">
        <w:rPr>
          <w:rFonts w:ascii="Times New Roman" w:hAnsi="Times New Roman"/>
          <w:i/>
          <w:iCs/>
          <w:sz w:val="24"/>
          <w:szCs w:val="24"/>
        </w:rPr>
        <w:t>.</w:t>
      </w:r>
    </w:p>
    <w:p w14:paraId="64F21011" w14:textId="77777777" w:rsidR="00FB37AA" w:rsidRDefault="00FB37AA" w:rsidP="004B65D7">
      <w:pPr>
        <w:spacing w:line="360" w:lineRule="auto"/>
      </w:pPr>
    </w:p>
    <w:p w14:paraId="0C2EC95B" w14:textId="603B7B32" w:rsidR="00051026" w:rsidRPr="006E75DE" w:rsidRDefault="00DB2EE3" w:rsidP="004B65D7">
      <w:pPr>
        <w:spacing w:line="360" w:lineRule="auto"/>
      </w:pPr>
      <w:r>
        <w:t xml:space="preserve"> </w:t>
      </w:r>
    </w:p>
    <w:p w14:paraId="5E2D7C2F" w14:textId="6AF1BA1E" w:rsidR="00B84298" w:rsidRPr="00B84298" w:rsidRDefault="00AD204A" w:rsidP="00B84298">
      <w:pPr>
        <w:pStyle w:val="Heading3"/>
        <w:spacing w:line="360" w:lineRule="auto"/>
        <w:rPr>
          <w:b/>
          <w:bCs/>
        </w:rPr>
      </w:pPr>
      <w:bookmarkStart w:id="8" w:name="_Toc21864545"/>
      <w:r>
        <w:rPr>
          <w:b/>
          <w:bCs/>
        </w:rPr>
        <w:t>Performance Evaluation</w:t>
      </w:r>
      <w:bookmarkEnd w:id="8"/>
    </w:p>
    <w:p w14:paraId="4FC8646D" w14:textId="0143CA71" w:rsidR="00AD204A" w:rsidRPr="00AD204A" w:rsidRDefault="00AD204A" w:rsidP="00051026">
      <w:pPr>
        <w:spacing w:after="16" w:line="360" w:lineRule="auto"/>
        <w:rPr>
          <w:noProof/>
        </w:rPr>
      </w:pPr>
    </w:p>
    <w:p w14:paraId="00D272F5" w14:textId="2A337379" w:rsidR="004E3954" w:rsidRPr="00C0633A" w:rsidRDefault="004E3954" w:rsidP="00C0633A">
      <w:pPr>
        <w:pStyle w:val="Heading3"/>
        <w:spacing w:line="360" w:lineRule="auto"/>
        <w:rPr>
          <w:b/>
          <w:bCs/>
        </w:rPr>
      </w:pPr>
      <w:bookmarkStart w:id="9" w:name="_Toc21864546"/>
      <w:r w:rsidRPr="00C0633A">
        <w:rPr>
          <w:b/>
          <w:bCs/>
        </w:rPr>
        <w:t>Conclusion</w:t>
      </w:r>
      <w:bookmarkEnd w:id="9"/>
    </w:p>
    <w:p w14:paraId="103679D6" w14:textId="29E67529" w:rsidR="004E3954" w:rsidRDefault="004E3954" w:rsidP="00C0633A">
      <w:pPr>
        <w:pStyle w:val="Heading3"/>
        <w:spacing w:line="360" w:lineRule="auto"/>
        <w:rPr>
          <w:b/>
          <w:bCs/>
        </w:rPr>
      </w:pPr>
    </w:p>
    <w:p w14:paraId="39D294EE" w14:textId="68EF6D0D" w:rsidR="00E33D91" w:rsidRDefault="00E33D91" w:rsidP="00E33D91">
      <w:pPr>
        <w:pStyle w:val="Heading3"/>
        <w:rPr>
          <w:b/>
          <w:bCs/>
        </w:rPr>
      </w:pPr>
      <w:bookmarkStart w:id="10" w:name="_Toc21864548"/>
      <w:r w:rsidRPr="00E33D91">
        <w:rPr>
          <w:b/>
          <w:bCs/>
        </w:rPr>
        <w:t>Contribution from Each Team Member</w:t>
      </w:r>
      <w:bookmarkEnd w:id="10"/>
    </w:p>
    <w:p w14:paraId="44376F4D" w14:textId="1DB5C62D" w:rsidR="00E33D91" w:rsidRDefault="00E33D91" w:rsidP="00E33D91"/>
    <w:p w14:paraId="618060B9" w14:textId="79ECA14B" w:rsidR="00E33D91" w:rsidRDefault="00E33D91" w:rsidP="00051026">
      <w:pPr>
        <w:spacing w:line="360" w:lineRule="auto"/>
      </w:pPr>
      <w:r>
        <w:t>The following team members contributed to the following;</w:t>
      </w:r>
    </w:p>
    <w:p w14:paraId="1C5C9E58" w14:textId="092971E0" w:rsidR="00E33D91" w:rsidRDefault="00E33D91" w:rsidP="00051026">
      <w:pPr>
        <w:pStyle w:val="ListParagraph"/>
        <w:numPr>
          <w:ilvl w:val="0"/>
          <w:numId w:val="16"/>
        </w:numPr>
        <w:spacing w:line="360" w:lineRule="auto"/>
      </w:pPr>
      <w:r w:rsidRPr="004A18B2">
        <w:rPr>
          <w:b/>
          <w:bCs/>
        </w:rPr>
        <w:t>Abstract</w:t>
      </w:r>
      <w:r>
        <w:t xml:space="preserve">; </w:t>
      </w:r>
    </w:p>
    <w:p w14:paraId="711C8D94" w14:textId="3EE94533" w:rsidR="00E33D91" w:rsidRDefault="00E33D91" w:rsidP="00051026">
      <w:pPr>
        <w:pStyle w:val="ListParagraph"/>
        <w:numPr>
          <w:ilvl w:val="0"/>
          <w:numId w:val="16"/>
        </w:numPr>
        <w:spacing w:line="360" w:lineRule="auto"/>
      </w:pPr>
      <w:r w:rsidRPr="004A18B2">
        <w:rPr>
          <w:b/>
          <w:bCs/>
        </w:rPr>
        <w:t>Introduction</w:t>
      </w:r>
      <w:r w:rsidR="00AD204A">
        <w:rPr>
          <w:b/>
          <w:bCs/>
        </w:rPr>
        <w:t>/Background</w:t>
      </w:r>
      <w:r>
        <w:t xml:space="preserve">; </w:t>
      </w:r>
    </w:p>
    <w:p w14:paraId="1093063B" w14:textId="338F23D0" w:rsidR="00E33D91" w:rsidRDefault="00AD204A" w:rsidP="00051026">
      <w:pPr>
        <w:pStyle w:val="ListParagraph"/>
        <w:numPr>
          <w:ilvl w:val="0"/>
          <w:numId w:val="16"/>
        </w:numPr>
        <w:spacing w:line="360" w:lineRule="auto"/>
      </w:pPr>
      <w:r>
        <w:rPr>
          <w:b/>
          <w:bCs/>
        </w:rPr>
        <w:t>Proposed Approach/Implementation Details</w:t>
      </w:r>
      <w:r w:rsidR="00E33D91">
        <w:t xml:space="preserve">; </w:t>
      </w:r>
    </w:p>
    <w:p w14:paraId="4D11B4A4" w14:textId="02E8DB9E" w:rsidR="00E33D91" w:rsidRDefault="00AD204A" w:rsidP="00051026">
      <w:pPr>
        <w:pStyle w:val="ListParagraph"/>
        <w:numPr>
          <w:ilvl w:val="0"/>
          <w:numId w:val="16"/>
        </w:numPr>
        <w:spacing w:line="360" w:lineRule="auto"/>
      </w:pPr>
      <w:r>
        <w:rPr>
          <w:b/>
          <w:bCs/>
        </w:rPr>
        <w:t>Performance Evaluation</w:t>
      </w:r>
      <w:r w:rsidR="00E33D91">
        <w:t xml:space="preserve">; </w:t>
      </w:r>
    </w:p>
    <w:p w14:paraId="05F4B369" w14:textId="5451CA70" w:rsidR="00E33D91" w:rsidRDefault="00E33D91" w:rsidP="00051026">
      <w:pPr>
        <w:pStyle w:val="ListParagraph"/>
        <w:numPr>
          <w:ilvl w:val="0"/>
          <w:numId w:val="16"/>
        </w:numPr>
        <w:spacing w:line="360" w:lineRule="auto"/>
      </w:pPr>
      <w:r w:rsidRPr="004A18B2">
        <w:rPr>
          <w:b/>
          <w:bCs/>
        </w:rPr>
        <w:t>C</w:t>
      </w:r>
      <w:r w:rsidR="00AD204A">
        <w:rPr>
          <w:b/>
          <w:bCs/>
        </w:rPr>
        <w:t>onclusion</w:t>
      </w:r>
      <w:r>
        <w:t xml:space="preserve">;  </w:t>
      </w:r>
    </w:p>
    <w:p w14:paraId="5154C09B" w14:textId="7FC1B3FA" w:rsidR="00320615" w:rsidRDefault="00AD204A" w:rsidP="00051026">
      <w:pPr>
        <w:pStyle w:val="ListParagraph"/>
        <w:numPr>
          <w:ilvl w:val="0"/>
          <w:numId w:val="16"/>
        </w:numPr>
        <w:spacing w:line="360" w:lineRule="auto"/>
      </w:pPr>
      <w:r>
        <w:rPr>
          <w:b/>
          <w:bCs/>
        </w:rPr>
        <w:t>References</w:t>
      </w:r>
      <w:r w:rsidR="00E33D91">
        <w:t xml:space="preserve">;  </w:t>
      </w:r>
    </w:p>
    <w:p w14:paraId="498336A9" w14:textId="16F06012" w:rsidR="00823CEC" w:rsidRDefault="00823CEC" w:rsidP="00823CEC">
      <w:pPr>
        <w:pStyle w:val="Heading3"/>
        <w:spacing w:line="360" w:lineRule="auto"/>
        <w:rPr>
          <w:b/>
          <w:bCs/>
        </w:rPr>
      </w:pPr>
      <w:r>
        <w:rPr>
          <w:b/>
          <w:bCs/>
        </w:rPr>
        <w:t>Appendix</w:t>
      </w:r>
    </w:p>
    <w:p w14:paraId="1EA24AF6" w14:textId="77777777" w:rsidR="00823CEC" w:rsidRPr="00823CEC" w:rsidRDefault="00823CEC" w:rsidP="00823CEC"/>
    <w:p w14:paraId="03E93836" w14:textId="3E30E397" w:rsidR="00823CEC" w:rsidRDefault="00823CEC" w:rsidP="00823CEC">
      <w:r w:rsidRPr="00823CEC">
        <w:rPr>
          <w:b/>
          <w:bCs/>
        </w:rPr>
        <w:t>Appendix A</w:t>
      </w:r>
      <w:r>
        <w:t>: main.py</w:t>
      </w:r>
    </w:p>
    <w:p w14:paraId="29D389D3" w14:textId="335B2909" w:rsidR="00F31A54" w:rsidRDefault="00F31A54" w:rsidP="00F31A54">
      <w:pPr>
        <w:spacing w:line="360" w:lineRule="auto"/>
      </w:pPr>
    </w:p>
    <w:p w14:paraId="4A2BBDB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Import libraries into the main program</w:t>
      </w:r>
    </w:p>
    <w:p w14:paraId="0B19C1D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cv2</w:t>
      </w:r>
    </w:p>
    <w:p w14:paraId="762E1CF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numpy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C586C0"/>
          <w:sz w:val="18"/>
          <w:szCs w:val="18"/>
        </w:rPr>
        <w:t>as</w:t>
      </w:r>
      <w:r w:rsidRPr="00F31A54">
        <w:rPr>
          <w:rFonts w:ascii="Menlo" w:hAnsi="Menlo" w:cs="Menlo"/>
          <w:color w:val="D4D4D4"/>
          <w:sz w:val="18"/>
          <w:szCs w:val="18"/>
        </w:rPr>
        <w:t> np</w:t>
      </w:r>
    </w:p>
    <w:p w14:paraId="6219EA9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cv2</w:t>
      </w:r>
    </w:p>
    <w:p w14:paraId="174ACD4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matplotlib.pyplot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C586C0"/>
          <w:sz w:val="18"/>
          <w:szCs w:val="18"/>
        </w:rPr>
        <w:t>as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plt</w:t>
      </w:r>
      <w:proofErr w:type="spellEnd"/>
    </w:p>
    <w:p w14:paraId="2BB1C56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os</w:t>
      </w:r>
      <w:proofErr w:type="spellEnd"/>
    </w:p>
    <w:p w14:paraId="5DEEEB7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pandas </w:t>
      </w:r>
      <w:r w:rsidRPr="00F31A54">
        <w:rPr>
          <w:rFonts w:ascii="Menlo" w:hAnsi="Menlo" w:cs="Menlo"/>
          <w:color w:val="C586C0"/>
          <w:sz w:val="18"/>
          <w:szCs w:val="18"/>
        </w:rPr>
        <w:t>as</w:t>
      </w:r>
      <w:r w:rsidRPr="00F31A54">
        <w:rPr>
          <w:rFonts w:ascii="Menlo" w:hAnsi="Menlo" w:cs="Menlo"/>
          <w:color w:val="D4D4D4"/>
          <w:sz w:val="18"/>
          <w:szCs w:val="18"/>
        </w:rPr>
        <w:t> pd</w:t>
      </w:r>
    </w:p>
    <w:p w14:paraId="31CD09E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recognition</w:t>
      </w:r>
      <w:proofErr w:type="spellEnd"/>
    </w:p>
    <w:p w14:paraId="2201C78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from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keras.models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load_model</w:t>
      </w:r>
      <w:proofErr w:type="spellEnd"/>
    </w:p>
    <w:p w14:paraId="39511D8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from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keras.preprocessing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image</w:t>
      </w:r>
    </w:p>
    <w:p w14:paraId="77E68B7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from</w:t>
      </w:r>
      <w:r w:rsidRPr="00F31A54">
        <w:rPr>
          <w:rFonts w:ascii="Menlo" w:hAnsi="Menlo" w:cs="Menlo"/>
          <w:color w:val="D4D4D4"/>
          <w:sz w:val="18"/>
          <w:szCs w:val="18"/>
        </w:rPr>
        <w:t> scipy.io </w:t>
      </w: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loadmat</w:t>
      </w:r>
      <w:proofErr w:type="spellEnd"/>
    </w:p>
    <w:p w14:paraId="6280989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from</w:t>
      </w:r>
      <w:r w:rsidRPr="00F31A54">
        <w:rPr>
          <w:rFonts w:ascii="Menlo" w:hAnsi="Menlo" w:cs="Menlo"/>
          <w:color w:val="D4D4D4"/>
          <w:sz w:val="18"/>
          <w:szCs w:val="18"/>
        </w:rPr>
        <w:t> statistics </w:t>
      </w: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mode</w:t>
      </w:r>
    </w:p>
    <w:p w14:paraId="7A6A9C3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from</w:t>
      </w:r>
      <w:r w:rsidRPr="00F31A54">
        <w:rPr>
          <w:rFonts w:ascii="Menlo" w:hAnsi="Menlo" w:cs="Menlo"/>
          <w:color w:val="D4D4D4"/>
          <w:sz w:val="18"/>
          <w:szCs w:val="18"/>
        </w:rPr>
        <w:t> random </w:t>
      </w:r>
      <w:r w:rsidRPr="00F31A54">
        <w:rPr>
          <w:rFonts w:ascii="Menlo" w:hAnsi="Menlo" w:cs="Menlo"/>
          <w:color w:val="C586C0"/>
          <w:sz w:val="18"/>
          <w:szCs w:val="18"/>
        </w:rPr>
        <w:t>import</w:t>
      </w:r>
      <w:r w:rsidRPr="00F31A54">
        <w:rPr>
          <w:rFonts w:ascii="Menlo" w:hAnsi="Menlo" w:cs="Menlo"/>
          <w:color w:val="D4D4D4"/>
          <w:sz w:val="18"/>
          <w:szCs w:val="18"/>
        </w:rPr>
        <w:t> shuffle</w:t>
      </w:r>
    </w:p>
    <w:p w14:paraId="66F7CF2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4BD22D9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Define functions here for the emotion detection in the main program:</w:t>
      </w:r>
    </w:p>
    <w:p w14:paraId="592B8BF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569CD6"/>
          <w:sz w:val="18"/>
          <w:szCs w:val="18"/>
        </w:rPr>
        <w:t>de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CDCAA"/>
          <w:sz w:val="18"/>
          <w:szCs w:val="18"/>
        </w:rPr>
        <w:t>detect_</w:t>
      </w:r>
      <w:proofErr w:type="gramStart"/>
      <w:r w:rsidRPr="00F31A54">
        <w:rPr>
          <w:rFonts w:ascii="Menlo" w:hAnsi="Menlo" w:cs="Menlo"/>
          <w:color w:val="DCDCAA"/>
          <w:sz w:val="18"/>
          <w:szCs w:val="18"/>
        </w:rPr>
        <w:t>fac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proofErr w:type="gramEnd"/>
      <w:r w:rsidRPr="00F31A54">
        <w:rPr>
          <w:rFonts w:ascii="Menlo" w:hAnsi="Menlo" w:cs="Menlo"/>
          <w:color w:val="9CDCFE"/>
          <w:sz w:val="18"/>
          <w:szCs w:val="18"/>
        </w:rPr>
        <w:t>detection_model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9CDCFE"/>
          <w:sz w:val="18"/>
          <w:szCs w:val="18"/>
        </w:rPr>
        <w:t>gray_image_array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76A6411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return</w:t>
      </w:r>
      <w:r w:rsidRPr="00F31A54">
        <w:rPr>
          <w:rFonts w:ascii="Menlo" w:hAnsi="Menlo" w:cs="Menlo"/>
          <w:color w:val="D4D4D4"/>
          <w:sz w:val="18"/>
          <w:szCs w:val="18"/>
        </w:rPr>
        <w:t> detection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model.detectMultiScale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gray_image_array, </w:t>
      </w:r>
      <w:r w:rsidRPr="00F31A54">
        <w:rPr>
          <w:rFonts w:ascii="Menlo" w:hAnsi="Menlo" w:cs="Menlo"/>
          <w:color w:val="B5CEA8"/>
          <w:sz w:val="18"/>
          <w:szCs w:val="18"/>
        </w:rPr>
        <w:t>1.3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5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631C544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0D99C0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569CD6"/>
          <w:sz w:val="18"/>
          <w:szCs w:val="18"/>
        </w:rPr>
        <w:t>de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DCDCAA"/>
          <w:sz w:val="18"/>
          <w:szCs w:val="18"/>
        </w:rPr>
        <w:t>draw_</w:t>
      </w:r>
      <w:proofErr w:type="gramStart"/>
      <w:r w:rsidRPr="00F31A54">
        <w:rPr>
          <w:rFonts w:ascii="Menlo" w:hAnsi="Menlo" w:cs="Menlo"/>
          <w:color w:val="DCDCAA"/>
          <w:sz w:val="18"/>
          <w:szCs w:val="18"/>
        </w:rPr>
        <w:t>text</w:t>
      </w:r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gramEnd"/>
      <w:r w:rsidRPr="00F31A54">
        <w:rPr>
          <w:rFonts w:ascii="Menlo" w:hAnsi="Menlo" w:cs="Menlo"/>
          <w:color w:val="9CDCFE"/>
          <w:sz w:val="18"/>
          <w:szCs w:val="18"/>
        </w:rPr>
        <w:t>coordinates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image_array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text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color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x_offset</w:t>
      </w:r>
      <w:r w:rsidRPr="00F31A54">
        <w:rPr>
          <w:rFonts w:ascii="Menlo" w:hAnsi="Menlo" w:cs="Menlo"/>
          <w:color w:val="D4D4D4"/>
          <w:sz w:val="18"/>
          <w:szCs w:val="18"/>
        </w:rPr>
        <w:t>=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y_offset</w:t>
      </w:r>
      <w:r w:rsidRPr="00F31A54">
        <w:rPr>
          <w:rFonts w:ascii="Menlo" w:hAnsi="Menlo" w:cs="Menlo"/>
          <w:color w:val="D4D4D4"/>
          <w:sz w:val="18"/>
          <w:szCs w:val="18"/>
        </w:rPr>
        <w:t>=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</w:t>
      </w:r>
    </w:p>
    <w:p w14:paraId="4743A4E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                                    </w:t>
      </w:r>
      <w:r w:rsidRPr="00F31A54">
        <w:rPr>
          <w:rFonts w:ascii="Menlo" w:hAnsi="Menlo" w:cs="Menlo"/>
          <w:color w:val="9CDCFE"/>
          <w:sz w:val="18"/>
          <w:szCs w:val="18"/>
        </w:rPr>
        <w:t>font_scale</w:t>
      </w:r>
      <w:r w:rsidRPr="00F31A54">
        <w:rPr>
          <w:rFonts w:ascii="Menlo" w:hAnsi="Menlo" w:cs="Menlo"/>
          <w:color w:val="D4D4D4"/>
          <w:sz w:val="18"/>
          <w:szCs w:val="18"/>
        </w:rPr>
        <w:t>=</w:t>
      </w:r>
      <w:r w:rsidRPr="00F31A54">
        <w:rPr>
          <w:rFonts w:ascii="Menlo" w:hAnsi="Menlo" w:cs="Menlo"/>
          <w:color w:val="B5CEA8"/>
          <w:sz w:val="18"/>
          <w:szCs w:val="18"/>
        </w:rPr>
        <w:t>2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thickness</w:t>
      </w:r>
      <w:r w:rsidRPr="00F31A54">
        <w:rPr>
          <w:rFonts w:ascii="Menlo" w:hAnsi="Menlo" w:cs="Menlo"/>
          <w:color w:val="D4D4D4"/>
          <w:sz w:val="18"/>
          <w:szCs w:val="18"/>
        </w:rPr>
        <w:t>=</w:t>
      </w:r>
      <w:r w:rsidRPr="00F31A54">
        <w:rPr>
          <w:rFonts w:ascii="Menlo" w:hAnsi="Menlo" w:cs="Menlo"/>
          <w:color w:val="B5CEA8"/>
          <w:sz w:val="18"/>
          <w:szCs w:val="18"/>
        </w:rPr>
        <w:t>2</w:t>
      </w:r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09198B5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x, y = 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coordinates[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:</w:t>
      </w:r>
      <w:r w:rsidRPr="00F31A54">
        <w:rPr>
          <w:rFonts w:ascii="Menlo" w:hAnsi="Menlo" w:cs="Menlo"/>
          <w:color w:val="B5CEA8"/>
          <w:sz w:val="18"/>
          <w:szCs w:val="18"/>
        </w:rPr>
        <w:t>2</w:t>
      </w:r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340300D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cv2.putText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image_array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text, (x +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x_offset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y +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y_offset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,</w:t>
      </w:r>
    </w:p>
    <w:p w14:paraId="7243099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    cv2.FONT_HERSHEY_PLAIN,</w:t>
      </w:r>
    </w:p>
    <w:p w14:paraId="10D40AD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lastRenderedPageBreak/>
        <w:t>        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ont_scal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color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thickness, cv2.LINE_AA)</w:t>
      </w:r>
    </w:p>
    <w:p w14:paraId="31B0FFC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E5119B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569CD6"/>
          <w:sz w:val="18"/>
          <w:szCs w:val="18"/>
        </w:rPr>
        <w:t>de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CDCAA"/>
          <w:sz w:val="18"/>
          <w:szCs w:val="18"/>
        </w:rPr>
        <w:t>draw_bounding_</w:t>
      </w:r>
      <w:proofErr w:type="gramStart"/>
      <w:r w:rsidRPr="00F31A54">
        <w:rPr>
          <w:rFonts w:ascii="Menlo" w:hAnsi="Menlo" w:cs="Menlo"/>
          <w:color w:val="DCDCAA"/>
          <w:sz w:val="18"/>
          <w:szCs w:val="18"/>
        </w:rPr>
        <w:t>box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proofErr w:type="gramEnd"/>
      <w:r w:rsidRPr="00F31A54">
        <w:rPr>
          <w:rFonts w:ascii="Menlo" w:hAnsi="Menlo" w:cs="Menlo"/>
          <w:color w:val="9CDCFE"/>
          <w:sz w:val="18"/>
          <w:szCs w:val="18"/>
        </w:rPr>
        <w:t>face_coordinat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9CDCFE"/>
          <w:sz w:val="18"/>
          <w:szCs w:val="18"/>
        </w:rPr>
        <w:t>image_array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9CDCFE"/>
          <w:sz w:val="18"/>
          <w:szCs w:val="18"/>
        </w:rPr>
        <w:t>color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3854193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x, y, w, h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coordinates</w:t>
      </w:r>
      <w:proofErr w:type="spellEnd"/>
    </w:p>
    <w:p w14:paraId="0D58DC9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cv2.rectangle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image_array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(x, y), (x + w, y + h),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color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2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2513D69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51B2B4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569CD6"/>
          <w:sz w:val="18"/>
          <w:szCs w:val="18"/>
        </w:rPr>
        <w:t>de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CDCAA"/>
          <w:sz w:val="18"/>
          <w:szCs w:val="18"/>
        </w:rPr>
        <w:t>apply_</w:t>
      </w:r>
      <w:proofErr w:type="gramStart"/>
      <w:r w:rsidRPr="00F31A54">
        <w:rPr>
          <w:rFonts w:ascii="Menlo" w:hAnsi="Menlo" w:cs="Menlo"/>
          <w:color w:val="DCDCAA"/>
          <w:sz w:val="18"/>
          <w:szCs w:val="18"/>
        </w:rPr>
        <w:t>offset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proofErr w:type="gramEnd"/>
      <w:r w:rsidRPr="00F31A54">
        <w:rPr>
          <w:rFonts w:ascii="Menlo" w:hAnsi="Menlo" w:cs="Menlo"/>
          <w:color w:val="9CDCFE"/>
          <w:sz w:val="18"/>
          <w:szCs w:val="18"/>
        </w:rPr>
        <w:t>face_coordinat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offsets</w:t>
      </w:r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7E572763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x, y, width, height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coordinates</w:t>
      </w:r>
      <w:proofErr w:type="spellEnd"/>
    </w:p>
    <w:p w14:paraId="708F0BC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x_off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y_off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offsets</w:t>
      </w:r>
    </w:p>
    <w:p w14:paraId="3AC4CE0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return</w:t>
      </w:r>
      <w:r w:rsidRPr="00F31A54">
        <w:rPr>
          <w:rFonts w:ascii="Menlo" w:hAnsi="Menlo" w:cs="Menlo"/>
          <w:color w:val="D4D4D4"/>
          <w:sz w:val="18"/>
          <w:szCs w:val="18"/>
        </w:rPr>
        <w:t> (x - x_off, x + width + x_off, y - y_off, y + height + y_off)</w:t>
      </w:r>
    </w:p>
    <w:p w14:paraId="2B1FD30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EF09FF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569CD6"/>
          <w:sz w:val="18"/>
          <w:szCs w:val="18"/>
        </w:rPr>
        <w:t>de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CDCAA"/>
          <w:sz w:val="18"/>
          <w:szCs w:val="18"/>
        </w:rPr>
        <w:t>load_detection_model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9CDCFE"/>
          <w:sz w:val="18"/>
          <w:szCs w:val="18"/>
        </w:rPr>
        <w:t>model_path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7036C04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detection_model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cv2.CascadeClassifier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model_path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7F7BE22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return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detection_model</w:t>
      </w:r>
      <w:proofErr w:type="spellEnd"/>
    </w:p>
    <w:p w14:paraId="4EA0A59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3FDC2E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569CD6"/>
          <w:sz w:val="18"/>
          <w:szCs w:val="18"/>
        </w:rPr>
        <w:t>de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CDCAA"/>
          <w:sz w:val="18"/>
          <w:szCs w:val="18"/>
        </w:rPr>
        <w:t>get_label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9CDCFE"/>
          <w:sz w:val="18"/>
          <w:szCs w:val="18"/>
        </w:rPr>
        <w:t>dataset_nam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392B46C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i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dataset_nam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= </w:t>
      </w:r>
      <w:r w:rsidRPr="00F31A54">
        <w:rPr>
          <w:rFonts w:ascii="Menlo" w:hAnsi="Menlo" w:cs="Menlo"/>
          <w:color w:val="CE9178"/>
          <w:sz w:val="18"/>
          <w:szCs w:val="18"/>
        </w:rPr>
        <w:t>'fer2013'</w:t>
      </w:r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4C47FE5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return</w:t>
      </w:r>
      <w:r w:rsidRPr="00F31A54">
        <w:rPr>
          <w:rFonts w:ascii="Menlo" w:hAnsi="Menlo" w:cs="Menlo"/>
          <w:color w:val="D4D4D4"/>
          <w:sz w:val="18"/>
          <w:szCs w:val="18"/>
        </w:rPr>
        <w:t> {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: </w:t>
      </w:r>
      <w:r w:rsidRPr="00F31A54">
        <w:rPr>
          <w:rFonts w:ascii="Menlo" w:hAnsi="Menlo" w:cs="Menlo"/>
          <w:color w:val="CE9178"/>
          <w:sz w:val="18"/>
          <w:szCs w:val="18"/>
        </w:rPr>
        <w:t>'Angry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: </w:t>
      </w:r>
      <w:r w:rsidRPr="00F31A54">
        <w:rPr>
          <w:rFonts w:ascii="Menlo" w:hAnsi="Menlo" w:cs="Menlo"/>
          <w:color w:val="CE9178"/>
          <w:sz w:val="18"/>
          <w:szCs w:val="18"/>
        </w:rPr>
        <w:t>'Disgust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2</w:t>
      </w:r>
      <w:r w:rsidRPr="00F31A54">
        <w:rPr>
          <w:rFonts w:ascii="Menlo" w:hAnsi="Menlo" w:cs="Menlo"/>
          <w:color w:val="D4D4D4"/>
          <w:sz w:val="18"/>
          <w:szCs w:val="18"/>
        </w:rPr>
        <w:t>: </w:t>
      </w:r>
      <w:r w:rsidRPr="00F31A54">
        <w:rPr>
          <w:rFonts w:ascii="Menlo" w:hAnsi="Menlo" w:cs="Menlo"/>
          <w:color w:val="CE9178"/>
          <w:sz w:val="18"/>
          <w:szCs w:val="18"/>
        </w:rPr>
        <w:t>'Fear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3</w:t>
      </w:r>
      <w:r w:rsidRPr="00F31A54">
        <w:rPr>
          <w:rFonts w:ascii="Menlo" w:hAnsi="Menlo" w:cs="Menlo"/>
          <w:color w:val="D4D4D4"/>
          <w:sz w:val="18"/>
          <w:szCs w:val="18"/>
        </w:rPr>
        <w:t>: </w:t>
      </w:r>
      <w:r w:rsidRPr="00F31A54">
        <w:rPr>
          <w:rFonts w:ascii="Menlo" w:hAnsi="Menlo" w:cs="Menlo"/>
          <w:color w:val="CE9178"/>
          <w:sz w:val="18"/>
          <w:szCs w:val="18"/>
        </w:rPr>
        <w:t>'Happy'</w:t>
      </w:r>
      <w:r w:rsidRPr="00F31A54">
        <w:rPr>
          <w:rFonts w:ascii="Menlo" w:hAnsi="Menlo" w:cs="Menlo"/>
          <w:color w:val="D4D4D4"/>
          <w:sz w:val="18"/>
          <w:szCs w:val="18"/>
        </w:rPr>
        <w:t>,</w:t>
      </w:r>
    </w:p>
    <w:p w14:paraId="00F6121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    </w:t>
      </w:r>
      <w:r w:rsidRPr="00F31A54">
        <w:rPr>
          <w:rFonts w:ascii="Menlo" w:hAnsi="Menlo" w:cs="Menlo"/>
          <w:color w:val="B5CEA8"/>
          <w:sz w:val="18"/>
          <w:szCs w:val="18"/>
        </w:rPr>
        <w:t>4</w:t>
      </w:r>
      <w:r w:rsidRPr="00F31A54">
        <w:rPr>
          <w:rFonts w:ascii="Menlo" w:hAnsi="Menlo" w:cs="Menlo"/>
          <w:color w:val="D4D4D4"/>
          <w:sz w:val="18"/>
          <w:szCs w:val="18"/>
        </w:rPr>
        <w:t>: </w:t>
      </w:r>
      <w:r w:rsidRPr="00F31A54">
        <w:rPr>
          <w:rFonts w:ascii="Menlo" w:hAnsi="Menlo" w:cs="Menlo"/>
          <w:color w:val="CE9178"/>
          <w:sz w:val="18"/>
          <w:szCs w:val="18"/>
        </w:rPr>
        <w:t>'Sad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5</w:t>
      </w:r>
      <w:r w:rsidRPr="00F31A54">
        <w:rPr>
          <w:rFonts w:ascii="Menlo" w:hAnsi="Menlo" w:cs="Menlo"/>
          <w:color w:val="D4D4D4"/>
          <w:sz w:val="18"/>
          <w:szCs w:val="18"/>
        </w:rPr>
        <w:t>: </w:t>
      </w:r>
      <w:r w:rsidRPr="00F31A54">
        <w:rPr>
          <w:rFonts w:ascii="Menlo" w:hAnsi="Menlo" w:cs="Menlo"/>
          <w:color w:val="CE9178"/>
          <w:sz w:val="18"/>
          <w:szCs w:val="18"/>
        </w:rPr>
        <w:t>'Surprise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6</w:t>
      </w:r>
      <w:r w:rsidRPr="00F31A54">
        <w:rPr>
          <w:rFonts w:ascii="Menlo" w:hAnsi="Menlo" w:cs="Menlo"/>
          <w:color w:val="D4D4D4"/>
          <w:sz w:val="18"/>
          <w:szCs w:val="18"/>
        </w:rPr>
        <w:t>: </w:t>
      </w:r>
      <w:r w:rsidRPr="00F31A54">
        <w:rPr>
          <w:rFonts w:ascii="Menlo" w:hAnsi="Menlo" w:cs="Menlo"/>
          <w:color w:val="CE9178"/>
          <w:sz w:val="18"/>
          <w:szCs w:val="18"/>
        </w:rPr>
        <w:t>'Neutral'</w:t>
      </w:r>
      <w:r w:rsidRPr="00F31A54">
        <w:rPr>
          <w:rFonts w:ascii="Menlo" w:hAnsi="Menlo" w:cs="Menlo"/>
          <w:color w:val="D4D4D4"/>
          <w:sz w:val="18"/>
          <w:szCs w:val="18"/>
        </w:rPr>
        <w:t>}</w:t>
      </w:r>
    </w:p>
    <w:p w14:paraId="7B211A8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else</w:t>
      </w:r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400397E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raise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gramStart"/>
      <w:r w:rsidRPr="00F31A54">
        <w:rPr>
          <w:rFonts w:ascii="Menlo" w:hAnsi="Menlo" w:cs="Menlo"/>
          <w:color w:val="4EC9B0"/>
          <w:sz w:val="18"/>
          <w:szCs w:val="18"/>
        </w:rPr>
        <w:t>Exception</w:t>
      </w:r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gramEnd"/>
      <w:r w:rsidRPr="00F31A54">
        <w:rPr>
          <w:rFonts w:ascii="Menlo" w:hAnsi="Menlo" w:cs="Menlo"/>
          <w:color w:val="CE9178"/>
          <w:sz w:val="18"/>
          <w:szCs w:val="18"/>
        </w:rPr>
        <w:t>'dataset name incorrect, or not specified'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64E6EBF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9F6DF9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569CD6"/>
          <w:sz w:val="18"/>
          <w:szCs w:val="18"/>
        </w:rPr>
        <w:t>de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CDCAA"/>
          <w:sz w:val="18"/>
          <w:szCs w:val="18"/>
        </w:rPr>
        <w:t>preprocess_</w:t>
      </w:r>
      <w:proofErr w:type="gramStart"/>
      <w:r w:rsidRPr="00F31A54">
        <w:rPr>
          <w:rFonts w:ascii="Menlo" w:hAnsi="Menlo" w:cs="Menlo"/>
          <w:color w:val="DCDCAA"/>
          <w:sz w:val="18"/>
          <w:szCs w:val="18"/>
        </w:rPr>
        <w:t>input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gramEnd"/>
      <w:r w:rsidRPr="00F31A54">
        <w:rPr>
          <w:rFonts w:ascii="Menlo" w:hAnsi="Menlo" w:cs="Menlo"/>
          <w:color w:val="9CDCFE"/>
          <w:sz w:val="18"/>
          <w:szCs w:val="18"/>
        </w:rPr>
        <w:t>x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v2</w:t>
      </w:r>
      <w:r w:rsidRPr="00F31A54">
        <w:rPr>
          <w:rFonts w:ascii="Menlo" w:hAnsi="Menlo" w:cs="Menlo"/>
          <w:color w:val="D4D4D4"/>
          <w:sz w:val="18"/>
          <w:szCs w:val="18"/>
        </w:rPr>
        <w:t>=</w:t>
      </w:r>
      <w:r w:rsidRPr="00F31A54">
        <w:rPr>
          <w:rFonts w:ascii="Menlo" w:hAnsi="Menlo" w:cs="Menlo"/>
          <w:color w:val="569CD6"/>
          <w:sz w:val="18"/>
          <w:szCs w:val="18"/>
        </w:rPr>
        <w:t>True</w:t>
      </w:r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5EEC3F3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x =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x.astype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</w:t>
      </w:r>
      <w:r w:rsidRPr="00F31A54">
        <w:rPr>
          <w:rFonts w:ascii="Menlo" w:hAnsi="Menlo" w:cs="Menlo"/>
          <w:color w:val="CE9178"/>
          <w:sz w:val="18"/>
          <w:szCs w:val="18"/>
        </w:rPr>
        <w:t>'float32'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2841933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x = x / </w:t>
      </w:r>
      <w:r w:rsidRPr="00F31A54">
        <w:rPr>
          <w:rFonts w:ascii="Menlo" w:hAnsi="Menlo" w:cs="Menlo"/>
          <w:color w:val="B5CEA8"/>
          <w:sz w:val="18"/>
          <w:szCs w:val="18"/>
        </w:rPr>
        <w:t>255.0</w:t>
      </w:r>
    </w:p>
    <w:p w14:paraId="76B8AED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if</w:t>
      </w:r>
      <w:r w:rsidRPr="00F31A54">
        <w:rPr>
          <w:rFonts w:ascii="Menlo" w:hAnsi="Menlo" w:cs="Menlo"/>
          <w:color w:val="D4D4D4"/>
          <w:sz w:val="18"/>
          <w:szCs w:val="18"/>
        </w:rPr>
        <w:t> v2:</w:t>
      </w:r>
    </w:p>
    <w:p w14:paraId="261776F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x = x - </w:t>
      </w:r>
      <w:r w:rsidRPr="00F31A54">
        <w:rPr>
          <w:rFonts w:ascii="Menlo" w:hAnsi="Menlo" w:cs="Menlo"/>
          <w:color w:val="B5CEA8"/>
          <w:sz w:val="18"/>
          <w:szCs w:val="18"/>
        </w:rPr>
        <w:t>0.5</w:t>
      </w:r>
    </w:p>
    <w:p w14:paraId="6D3BE96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x = x * </w:t>
      </w:r>
      <w:r w:rsidRPr="00F31A54">
        <w:rPr>
          <w:rFonts w:ascii="Menlo" w:hAnsi="Menlo" w:cs="Menlo"/>
          <w:color w:val="B5CEA8"/>
          <w:sz w:val="18"/>
          <w:szCs w:val="18"/>
        </w:rPr>
        <w:t>2.0</w:t>
      </w:r>
    </w:p>
    <w:p w14:paraId="2E76D29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return</w:t>
      </w:r>
      <w:r w:rsidRPr="00F31A54">
        <w:rPr>
          <w:rFonts w:ascii="Menlo" w:hAnsi="Menlo" w:cs="Menlo"/>
          <w:color w:val="D4D4D4"/>
          <w:sz w:val="18"/>
          <w:szCs w:val="18"/>
        </w:rPr>
        <w:t> x</w:t>
      </w:r>
    </w:p>
    <w:p w14:paraId="1F78C1B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6AD714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Loading dataset for the emotion detection process</w:t>
      </w:r>
    </w:p>
    <w:p w14:paraId="76DFE07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detection_model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r w:rsidRPr="00F31A54">
        <w:rPr>
          <w:rFonts w:ascii="Menlo" w:hAnsi="Menlo" w:cs="Menlo"/>
          <w:color w:val="CE9178"/>
          <w:sz w:val="18"/>
          <w:szCs w:val="18"/>
        </w:rPr>
        <w:t>'haarcascade_frontalface_default.xml'</w:t>
      </w:r>
    </w:p>
    <w:p w14:paraId="05B4666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model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r w:rsidRPr="00F31A54">
        <w:rPr>
          <w:rFonts w:ascii="Menlo" w:hAnsi="Menlo" w:cs="Menlo"/>
          <w:color w:val="CE9178"/>
          <w:sz w:val="18"/>
          <w:szCs w:val="18"/>
        </w:rPr>
        <w:t>'emotion_</w:t>
      </w:r>
      <w:proofErr w:type="gramStart"/>
      <w:r w:rsidRPr="00F31A54">
        <w:rPr>
          <w:rFonts w:ascii="Menlo" w:hAnsi="Menlo" w:cs="Menlo"/>
          <w:color w:val="CE9178"/>
          <w:sz w:val="18"/>
          <w:szCs w:val="18"/>
        </w:rPr>
        <w:t>model.hdf</w:t>
      </w:r>
      <w:proofErr w:type="gramEnd"/>
      <w:r w:rsidRPr="00F31A54">
        <w:rPr>
          <w:rFonts w:ascii="Menlo" w:hAnsi="Menlo" w:cs="Menlo"/>
          <w:color w:val="CE9178"/>
          <w:sz w:val="18"/>
          <w:szCs w:val="18"/>
        </w:rPr>
        <w:t>5'</w:t>
      </w:r>
    </w:p>
    <w:p w14:paraId="74C8E6B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label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et_label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r w:rsidRPr="00F31A54">
        <w:rPr>
          <w:rFonts w:ascii="Menlo" w:hAnsi="Menlo" w:cs="Menlo"/>
          <w:color w:val="CE9178"/>
          <w:sz w:val="18"/>
          <w:szCs w:val="18"/>
        </w:rPr>
        <w:t>'fer2013'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5A47D2E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07281E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rame_window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r w:rsidRPr="00F31A54">
        <w:rPr>
          <w:rFonts w:ascii="Menlo" w:hAnsi="Menlo" w:cs="Menlo"/>
          <w:color w:val="B5CEA8"/>
          <w:sz w:val="18"/>
          <w:szCs w:val="18"/>
        </w:rPr>
        <w:t>10</w:t>
      </w:r>
    </w:p>
    <w:p w14:paraId="13EEEF5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offset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(</w:t>
      </w:r>
      <w:r w:rsidRPr="00F31A54">
        <w:rPr>
          <w:rFonts w:ascii="Menlo" w:hAnsi="Menlo" w:cs="Menlo"/>
          <w:color w:val="B5CEA8"/>
          <w:sz w:val="18"/>
          <w:szCs w:val="18"/>
        </w:rPr>
        <w:t>2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40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50607D5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20B5A7A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Loading in the dataset from the emotion detection process against the data models to enable inference</w:t>
      </w:r>
    </w:p>
    <w:p w14:paraId="73ECC5B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detection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load_detection_model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detection_model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5D69215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classifier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load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model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emotion_model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compile</w:t>
      </w:r>
      <w:r w:rsidRPr="00F31A54">
        <w:rPr>
          <w:rFonts w:ascii="Menlo" w:hAnsi="Menlo" w:cs="Menlo"/>
          <w:color w:val="D4D4D4"/>
          <w:sz w:val="18"/>
          <w:szCs w:val="18"/>
        </w:rPr>
        <w:t>=</w:t>
      </w:r>
      <w:r w:rsidRPr="00F31A54">
        <w:rPr>
          <w:rFonts w:ascii="Menlo" w:hAnsi="Menlo" w:cs="Menlo"/>
          <w:color w:val="569CD6"/>
          <w:sz w:val="18"/>
          <w:szCs w:val="18"/>
        </w:rPr>
        <w:t>False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253010B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3FFF2D9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Enabling model for inference</w:t>
      </w:r>
    </w:p>
    <w:p w14:paraId="3B84577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target_siz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classifier.input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shap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[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:</w:t>
      </w:r>
      <w:r w:rsidRPr="00F31A54">
        <w:rPr>
          <w:rFonts w:ascii="Menlo" w:hAnsi="Menlo" w:cs="Menlo"/>
          <w:color w:val="B5CEA8"/>
          <w:sz w:val="18"/>
          <w:szCs w:val="18"/>
        </w:rPr>
        <w:t>3</w:t>
      </w:r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5F1C3BC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92D5EE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Enabling list for calculating modes within the data model</w:t>
      </w:r>
    </w:p>
    <w:p w14:paraId="3C9EFDE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window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[]</w:t>
      </w:r>
    </w:p>
    <w:p w14:paraId="3A7EE73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317955E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Enabling the video streaming component and supporting library for facial &amp; emotion detection</w:t>
      </w:r>
    </w:p>
    <w:p w14:paraId="16E1D48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lastRenderedPageBreak/>
        <w:t>cv2.namedWindow(</w:t>
      </w:r>
      <w:r w:rsidRPr="00F31A54">
        <w:rPr>
          <w:rFonts w:ascii="Menlo" w:hAnsi="Menlo" w:cs="Menlo"/>
          <w:color w:val="CE9178"/>
          <w:sz w:val="18"/>
          <w:szCs w:val="18"/>
        </w:rPr>
        <w:t>'Facial and Emotion Detection'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70A3868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video_captur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cv2.VideoCapture(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4C6BCA9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E47166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Enable face_detection library, and import images of the two individuals (Ben Walker &amp; Sashinka Lintang)</w:t>
      </w:r>
    </w:p>
    <w:p w14:paraId="6834808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en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recognition.load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image_fil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r w:rsidRPr="00F31A54">
        <w:rPr>
          <w:rFonts w:ascii="Menlo" w:hAnsi="Menlo" w:cs="Menlo"/>
          <w:color w:val="CE9178"/>
          <w:sz w:val="18"/>
          <w:szCs w:val="18"/>
        </w:rPr>
        <w:t>'Ben.jpg'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4133C3F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sashinka_image = face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recognition.load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image_file(</w:t>
      </w:r>
      <w:r w:rsidRPr="00F31A54">
        <w:rPr>
          <w:rFonts w:ascii="Menlo" w:hAnsi="Menlo" w:cs="Menlo"/>
          <w:color w:val="CE9178"/>
          <w:sz w:val="18"/>
          <w:szCs w:val="18"/>
        </w:rPr>
        <w:t>'Sashinka.jpg'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79F0A28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ben_face_encoding = face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recognition.face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encodings(ben_image)[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1F990FA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sashinka_face_encoding = face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recognition.face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encodings(sashinka_image)[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4DFA736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C2AFCC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Build the array of face encodings and define labels/names of the known individuals</w:t>
      </w:r>
    </w:p>
    <w:p w14:paraId="38314D5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id_face_encoding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[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en_face_encoding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sashinka_face_encoding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5671E38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id_face_nam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[</w:t>
      </w:r>
      <w:r w:rsidRPr="00F31A54">
        <w:rPr>
          <w:rFonts w:ascii="Menlo" w:hAnsi="Menlo" w:cs="Menlo"/>
          <w:color w:val="CE9178"/>
          <w:sz w:val="18"/>
          <w:szCs w:val="18"/>
        </w:rPr>
        <w:t>'Ben Walker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CE9178"/>
          <w:sz w:val="18"/>
          <w:szCs w:val="18"/>
        </w:rPr>
        <w:t>'</w:t>
      </w:r>
      <w:proofErr w:type="spellStart"/>
      <w:r w:rsidRPr="00F31A54">
        <w:rPr>
          <w:rFonts w:ascii="Menlo" w:hAnsi="Menlo" w:cs="Menlo"/>
          <w:color w:val="CE9178"/>
          <w:sz w:val="18"/>
          <w:szCs w:val="18"/>
        </w:rPr>
        <w:t>Sashinka</w:t>
      </w:r>
      <w:proofErr w:type="spellEnd"/>
      <w:r w:rsidRPr="00F31A54">
        <w:rPr>
          <w:rFonts w:ascii="Menlo" w:hAnsi="Menlo" w:cs="Menlo"/>
          <w:color w:val="CE9178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CE9178"/>
          <w:sz w:val="18"/>
          <w:szCs w:val="18"/>
        </w:rPr>
        <w:t>Lintang</w:t>
      </w:r>
      <w:proofErr w:type="spellEnd"/>
      <w:r w:rsidRPr="00F31A54">
        <w:rPr>
          <w:rFonts w:ascii="Menlo" w:hAnsi="Menlo" w:cs="Menlo"/>
          <w:color w:val="CE9178"/>
          <w:sz w:val="18"/>
          <w:szCs w:val="18"/>
        </w:rPr>
        <w:t>'</w:t>
      </w:r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6A322D0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21F6128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Initialise the open variables for face detection</w:t>
      </w:r>
    </w:p>
    <w:p w14:paraId="783091B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location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[]</w:t>
      </w:r>
    </w:p>
    <w:p w14:paraId="7A53E64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encoding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[]</w:t>
      </w:r>
    </w:p>
    <w:p w14:paraId="7FB75F3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nam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[]</w:t>
      </w:r>
    </w:p>
    <w:p w14:paraId="38CC4D7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process_this_fram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r w:rsidRPr="00F31A54">
        <w:rPr>
          <w:rFonts w:ascii="Menlo" w:hAnsi="Menlo" w:cs="Menlo"/>
          <w:color w:val="569CD6"/>
          <w:sz w:val="18"/>
          <w:szCs w:val="18"/>
        </w:rPr>
        <w:t>True</w:t>
      </w:r>
    </w:p>
    <w:p w14:paraId="10C5C18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D9D267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While the main program is executed (if 'q' is pressed, terminate the main program). </w:t>
      </w:r>
    </w:p>
    <w:p w14:paraId="60D96A5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This will run in parallel the face detection and emotion detection</w:t>
      </w:r>
    </w:p>
    <w:p w14:paraId="0FD14D8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C586C0"/>
          <w:sz w:val="18"/>
          <w:szCs w:val="18"/>
        </w:rPr>
        <w:t>while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569CD6"/>
          <w:sz w:val="18"/>
          <w:szCs w:val="18"/>
        </w:rPr>
        <w:t>True</w:t>
      </w:r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6B98A15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9726A4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Capture a single frame from the video input, and convert to </w:t>
      </w:r>
      <w:proofErr w:type="gramStart"/>
      <w:r w:rsidRPr="00F31A54">
        <w:rPr>
          <w:rFonts w:ascii="Menlo" w:hAnsi="Menlo" w:cs="Menlo"/>
          <w:color w:val="6A9955"/>
          <w:sz w:val="18"/>
          <w:szCs w:val="18"/>
        </w:rPr>
        <w:t>grey-scale</w:t>
      </w:r>
      <w:proofErr w:type="gramEnd"/>
      <w:r w:rsidRPr="00F31A54">
        <w:rPr>
          <w:rFonts w:ascii="Menlo" w:hAnsi="Menlo" w:cs="Menlo"/>
          <w:color w:val="6A9955"/>
          <w:sz w:val="18"/>
          <w:szCs w:val="18"/>
        </w:rPr>
        <w:t>, </w:t>
      </w:r>
    </w:p>
    <w:p w14:paraId="1563564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followed by the encoding of facial detection, and processing</w:t>
      </w:r>
    </w:p>
    <w:p w14:paraId="1EF25FC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gr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video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capture.read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)[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53520C2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ray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cv2.cvtColor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gr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cv2.COLOR_BGR2GRAY)</w:t>
      </w:r>
    </w:p>
    <w:p w14:paraId="0DA9BF8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rgb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cv2.cvtColor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gr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cv2.COLOR_BGR2RGB)</w:t>
      </w:r>
    </w:p>
    <w:p w14:paraId="4424E20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faces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detect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fac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face_detection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ray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55FFED6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64441F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Optimise the frame to improve the computational performance</w:t>
      </w:r>
    </w:p>
    <w:p w14:paraId="13A48D7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small_frame = cv2.resize(bgr_image, (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), </w:t>
      </w:r>
      <w:r w:rsidRPr="00F31A54">
        <w:rPr>
          <w:rFonts w:ascii="Menlo" w:hAnsi="Menlo" w:cs="Menlo"/>
          <w:color w:val="9CDCFE"/>
          <w:sz w:val="18"/>
          <w:szCs w:val="18"/>
        </w:rPr>
        <w:t>fx</w:t>
      </w:r>
      <w:r w:rsidRPr="00F31A54">
        <w:rPr>
          <w:rFonts w:ascii="Menlo" w:hAnsi="Menlo" w:cs="Menlo"/>
          <w:color w:val="D4D4D4"/>
          <w:sz w:val="18"/>
          <w:szCs w:val="18"/>
        </w:rPr>
        <w:t>=</w:t>
      </w:r>
      <w:r w:rsidRPr="00F31A54">
        <w:rPr>
          <w:rFonts w:ascii="Menlo" w:hAnsi="Menlo" w:cs="Menlo"/>
          <w:color w:val="B5CEA8"/>
          <w:sz w:val="18"/>
          <w:szCs w:val="18"/>
        </w:rPr>
        <w:t>0.25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9CDCFE"/>
          <w:sz w:val="18"/>
          <w:szCs w:val="18"/>
        </w:rPr>
        <w:t>fy</w:t>
      </w:r>
      <w:r w:rsidRPr="00F31A54">
        <w:rPr>
          <w:rFonts w:ascii="Menlo" w:hAnsi="Menlo" w:cs="Menlo"/>
          <w:color w:val="D4D4D4"/>
          <w:sz w:val="18"/>
          <w:szCs w:val="18"/>
        </w:rPr>
        <w:t>=</w:t>
      </w:r>
      <w:r w:rsidRPr="00F31A54">
        <w:rPr>
          <w:rFonts w:ascii="Menlo" w:hAnsi="Menlo" w:cs="Menlo"/>
          <w:color w:val="B5CEA8"/>
          <w:sz w:val="18"/>
          <w:szCs w:val="18"/>
        </w:rPr>
        <w:t>0.25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2AD48A3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36C7345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Convert BGR </w:t>
      </w:r>
      <w:proofErr w:type="spellStart"/>
      <w:r w:rsidRPr="00F31A54">
        <w:rPr>
          <w:rFonts w:ascii="Menlo" w:hAnsi="Menlo" w:cs="Menlo"/>
          <w:color w:val="6A9955"/>
          <w:sz w:val="18"/>
          <w:szCs w:val="18"/>
        </w:rPr>
        <w:t>color</w:t>
      </w:r>
      <w:proofErr w:type="spellEnd"/>
      <w:r w:rsidRPr="00F31A54">
        <w:rPr>
          <w:rFonts w:ascii="Menlo" w:hAnsi="Menlo" w:cs="Menlo"/>
          <w:color w:val="6A9955"/>
          <w:sz w:val="18"/>
          <w:szCs w:val="18"/>
        </w:rPr>
        <w:t> to RGB</w:t>
      </w:r>
    </w:p>
    <w:p w14:paraId="1330286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rgb_small_fram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small_frame</w:t>
      </w:r>
      <w:proofErr w:type="spellEnd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[:,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 :, ::-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398ACAB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C908DE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i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process_this_fram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70A0973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BD5A03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6A9955"/>
          <w:sz w:val="18"/>
          <w:szCs w:val="18"/>
        </w:rPr>
        <w:t># Find and store the faces and facial encodings in the single frame</w:t>
      </w:r>
    </w:p>
    <w:p w14:paraId="2D71828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face_locations = face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recognition.face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locations(rgb_small_frame)</w:t>
      </w:r>
    </w:p>
    <w:p w14:paraId="76AA4A1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face_encodings = face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recognition.face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encodings(rgb_small_frame, face_locations)</w:t>
      </w:r>
    </w:p>
    <w:p w14:paraId="7DEA342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CDF41C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nam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[]</w:t>
      </w:r>
    </w:p>
    <w:p w14:paraId="3BEBADD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for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encoding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569CD6"/>
          <w:sz w:val="18"/>
          <w:szCs w:val="18"/>
        </w:rPr>
        <w:t>in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encoding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5B78C13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4298FF9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r w:rsidRPr="00F31A54">
        <w:rPr>
          <w:rFonts w:ascii="Menlo" w:hAnsi="Menlo" w:cs="Menlo"/>
          <w:color w:val="6A9955"/>
          <w:sz w:val="18"/>
          <w:szCs w:val="18"/>
        </w:rPr>
        <w:t># If the face found is match, print the name or label of the individual;</w:t>
      </w:r>
    </w:p>
    <w:p w14:paraId="029349C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lastRenderedPageBreak/>
        <w:t>            </w:t>
      </w:r>
      <w:r w:rsidRPr="00F31A54">
        <w:rPr>
          <w:rFonts w:ascii="Menlo" w:hAnsi="Menlo" w:cs="Menlo"/>
          <w:color w:val="6A9955"/>
          <w:sz w:val="18"/>
          <w:szCs w:val="18"/>
        </w:rPr>
        <w:t># else print "Unknown Individual". Append the result to a list for output</w:t>
      </w:r>
    </w:p>
    <w:p w14:paraId="6782616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matches = face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recognition.compare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faces(id_face_encodings, face_encoding)</w:t>
      </w:r>
    </w:p>
    <w:p w14:paraId="0FDEE3B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name = </w:t>
      </w:r>
      <w:r w:rsidRPr="00F31A54">
        <w:rPr>
          <w:rFonts w:ascii="Menlo" w:hAnsi="Menlo" w:cs="Menlo"/>
          <w:color w:val="CE9178"/>
          <w:sz w:val="18"/>
          <w:szCs w:val="18"/>
        </w:rPr>
        <w:t>"Unknown Individual"</w:t>
      </w:r>
    </w:p>
    <w:p w14:paraId="74D3B32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88CFC2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face_distances = face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recognition.face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distance(id_face_encodings, face_encoding)</w:t>
      </w:r>
    </w:p>
    <w:p w14:paraId="53B1DF9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est_match_index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np.argmin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distanc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69DBC76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r w:rsidRPr="00F31A54">
        <w:rPr>
          <w:rFonts w:ascii="Menlo" w:hAnsi="Menlo" w:cs="Menlo"/>
          <w:color w:val="C586C0"/>
          <w:sz w:val="18"/>
          <w:szCs w:val="18"/>
        </w:rPr>
        <w:t>if</w:t>
      </w:r>
      <w:r w:rsidRPr="00F31A54">
        <w:rPr>
          <w:rFonts w:ascii="Menlo" w:hAnsi="Menlo" w:cs="Menlo"/>
          <w:color w:val="D4D4D4"/>
          <w:sz w:val="18"/>
          <w:szCs w:val="18"/>
        </w:rPr>
        <w:t> matches[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est_match_index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]:</w:t>
      </w:r>
    </w:p>
    <w:p w14:paraId="2F7E681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    name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id_face_nam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[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est_match_index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1F6BAC0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0B4079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names.append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name)</w:t>
      </w:r>
    </w:p>
    <w:p w14:paraId="15945E1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7EB36B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process_this_fram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r w:rsidRPr="00F31A54">
        <w:rPr>
          <w:rFonts w:ascii="Menlo" w:hAnsi="Menlo" w:cs="Menlo"/>
          <w:color w:val="569CD6"/>
          <w:sz w:val="18"/>
          <w:szCs w:val="18"/>
        </w:rPr>
        <w:t>not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process_this_frame</w:t>
      </w:r>
      <w:proofErr w:type="spellEnd"/>
    </w:p>
    <w:p w14:paraId="159F921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25B5539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Output the result of the facial detection</w:t>
      </w:r>
    </w:p>
    <w:p w14:paraId="3855187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for</w:t>
      </w:r>
      <w:r w:rsidRPr="00F31A54">
        <w:rPr>
          <w:rFonts w:ascii="Menlo" w:hAnsi="Menlo" w:cs="Menlo"/>
          <w:color w:val="D4D4D4"/>
          <w:sz w:val="18"/>
          <w:szCs w:val="18"/>
        </w:rPr>
        <w:t> (top, right, bottom, left), name </w:t>
      </w:r>
      <w:r w:rsidRPr="00F31A54">
        <w:rPr>
          <w:rFonts w:ascii="Menlo" w:hAnsi="Menlo" w:cs="Menlo"/>
          <w:color w:val="569CD6"/>
          <w:sz w:val="18"/>
          <w:szCs w:val="18"/>
        </w:rPr>
        <w:t>in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gramStart"/>
      <w:r w:rsidRPr="00F31A54">
        <w:rPr>
          <w:rFonts w:ascii="Menlo" w:hAnsi="Menlo" w:cs="Menlo"/>
          <w:color w:val="DCDCAA"/>
          <w:sz w:val="18"/>
          <w:szCs w:val="18"/>
        </w:rPr>
        <w:t>zip</w:t>
      </w:r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face_locations, face_names):</w:t>
      </w:r>
    </w:p>
    <w:p w14:paraId="33980E5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B6B885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top *= </w:t>
      </w:r>
      <w:r w:rsidRPr="00F31A54">
        <w:rPr>
          <w:rFonts w:ascii="Menlo" w:hAnsi="Menlo" w:cs="Menlo"/>
          <w:color w:val="B5CEA8"/>
          <w:sz w:val="18"/>
          <w:szCs w:val="18"/>
        </w:rPr>
        <w:t>4</w:t>
      </w:r>
    </w:p>
    <w:p w14:paraId="175A0577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right *= </w:t>
      </w:r>
      <w:r w:rsidRPr="00F31A54">
        <w:rPr>
          <w:rFonts w:ascii="Menlo" w:hAnsi="Menlo" w:cs="Menlo"/>
          <w:color w:val="B5CEA8"/>
          <w:sz w:val="18"/>
          <w:szCs w:val="18"/>
        </w:rPr>
        <w:t>4</w:t>
      </w:r>
    </w:p>
    <w:p w14:paraId="73905EF3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bottom *= </w:t>
      </w:r>
      <w:r w:rsidRPr="00F31A54">
        <w:rPr>
          <w:rFonts w:ascii="Menlo" w:hAnsi="Menlo" w:cs="Menlo"/>
          <w:color w:val="B5CEA8"/>
          <w:sz w:val="18"/>
          <w:szCs w:val="18"/>
        </w:rPr>
        <w:t>4</w:t>
      </w:r>
    </w:p>
    <w:p w14:paraId="04977D6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left *= </w:t>
      </w:r>
      <w:r w:rsidRPr="00F31A54">
        <w:rPr>
          <w:rFonts w:ascii="Menlo" w:hAnsi="Menlo" w:cs="Menlo"/>
          <w:color w:val="B5CEA8"/>
          <w:sz w:val="18"/>
          <w:szCs w:val="18"/>
        </w:rPr>
        <w:t>4</w:t>
      </w:r>
    </w:p>
    <w:p w14:paraId="42B1915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3121525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6A9955"/>
          <w:sz w:val="18"/>
          <w:szCs w:val="18"/>
        </w:rPr>
        <w:t># Display the rectangle box</w:t>
      </w:r>
    </w:p>
    <w:p w14:paraId="6660424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cv2.rectangle(rgb_image, (left, top), (right, bottom), (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255</w:t>
      </w:r>
      <w:r w:rsidRPr="00F31A54">
        <w:rPr>
          <w:rFonts w:ascii="Menlo" w:hAnsi="Menlo" w:cs="Menlo"/>
          <w:color w:val="D4D4D4"/>
          <w:sz w:val="18"/>
          <w:szCs w:val="18"/>
        </w:rPr>
        <w:t>), </w:t>
      </w:r>
      <w:r w:rsidRPr="00F31A54">
        <w:rPr>
          <w:rFonts w:ascii="Menlo" w:hAnsi="Menlo" w:cs="Menlo"/>
          <w:color w:val="B5CEA8"/>
          <w:sz w:val="18"/>
          <w:szCs w:val="18"/>
        </w:rPr>
        <w:t>2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15DC390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3C8465B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6A9955"/>
          <w:sz w:val="18"/>
          <w:szCs w:val="18"/>
        </w:rPr>
        <w:t># Display the name of the individual</w:t>
      </w:r>
    </w:p>
    <w:p w14:paraId="3E3FACD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cv2.rectangle(rgb_image, (left, bottom - </w:t>
      </w:r>
      <w:r w:rsidRPr="00F31A54">
        <w:rPr>
          <w:rFonts w:ascii="Menlo" w:hAnsi="Menlo" w:cs="Menlo"/>
          <w:color w:val="B5CEA8"/>
          <w:sz w:val="18"/>
          <w:szCs w:val="18"/>
        </w:rPr>
        <w:t>35</w:t>
      </w:r>
      <w:r w:rsidRPr="00F31A54">
        <w:rPr>
          <w:rFonts w:ascii="Menlo" w:hAnsi="Menlo" w:cs="Menlo"/>
          <w:color w:val="D4D4D4"/>
          <w:sz w:val="18"/>
          <w:szCs w:val="18"/>
        </w:rPr>
        <w:t>), (right, bottom), (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255</w:t>
      </w:r>
      <w:r w:rsidRPr="00F31A54">
        <w:rPr>
          <w:rFonts w:ascii="Menlo" w:hAnsi="Menlo" w:cs="Menlo"/>
          <w:color w:val="D4D4D4"/>
          <w:sz w:val="18"/>
          <w:szCs w:val="18"/>
        </w:rPr>
        <w:t>), cv2.FILLED)</w:t>
      </w:r>
    </w:p>
    <w:p w14:paraId="2BD7BD1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font = cv2.FONT_HERSHEY_DUPLEX</w:t>
      </w:r>
    </w:p>
    <w:p w14:paraId="0E7E835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cv2.putText(rgb_image, name, (left + </w:t>
      </w:r>
      <w:r w:rsidRPr="00F31A54">
        <w:rPr>
          <w:rFonts w:ascii="Menlo" w:hAnsi="Menlo" w:cs="Menlo"/>
          <w:color w:val="B5CEA8"/>
          <w:sz w:val="18"/>
          <w:szCs w:val="18"/>
        </w:rPr>
        <w:t>6</w:t>
      </w:r>
      <w:r w:rsidRPr="00F31A54">
        <w:rPr>
          <w:rFonts w:ascii="Menlo" w:hAnsi="Menlo" w:cs="Menlo"/>
          <w:color w:val="D4D4D4"/>
          <w:sz w:val="18"/>
          <w:szCs w:val="18"/>
        </w:rPr>
        <w:t>, bottom - </w:t>
      </w:r>
      <w:r w:rsidRPr="00F31A54">
        <w:rPr>
          <w:rFonts w:ascii="Menlo" w:hAnsi="Menlo" w:cs="Menlo"/>
          <w:color w:val="B5CEA8"/>
          <w:sz w:val="18"/>
          <w:szCs w:val="18"/>
        </w:rPr>
        <w:t>6</w:t>
      </w:r>
      <w:r w:rsidRPr="00F31A54">
        <w:rPr>
          <w:rFonts w:ascii="Menlo" w:hAnsi="Menlo" w:cs="Menlo"/>
          <w:color w:val="D4D4D4"/>
          <w:sz w:val="18"/>
          <w:szCs w:val="18"/>
        </w:rPr>
        <w:t>), font, </w:t>
      </w:r>
      <w:r w:rsidRPr="00F31A54">
        <w:rPr>
          <w:rFonts w:ascii="Menlo" w:hAnsi="Menlo" w:cs="Menlo"/>
          <w:color w:val="B5CEA8"/>
          <w:sz w:val="18"/>
          <w:szCs w:val="18"/>
        </w:rPr>
        <w:t>1.0</w:t>
      </w:r>
      <w:r w:rsidRPr="00F31A54">
        <w:rPr>
          <w:rFonts w:ascii="Menlo" w:hAnsi="Menlo" w:cs="Menlo"/>
          <w:color w:val="D4D4D4"/>
          <w:sz w:val="18"/>
          <w:szCs w:val="18"/>
        </w:rPr>
        <w:t>, (</w:t>
      </w:r>
      <w:r w:rsidRPr="00F31A54">
        <w:rPr>
          <w:rFonts w:ascii="Menlo" w:hAnsi="Menlo" w:cs="Menlo"/>
          <w:color w:val="B5CEA8"/>
          <w:sz w:val="18"/>
          <w:szCs w:val="18"/>
        </w:rPr>
        <w:t>255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255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255</w:t>
      </w:r>
      <w:r w:rsidRPr="00F31A54">
        <w:rPr>
          <w:rFonts w:ascii="Menlo" w:hAnsi="Menlo" w:cs="Menlo"/>
          <w:color w:val="D4D4D4"/>
          <w:sz w:val="18"/>
          <w:szCs w:val="18"/>
        </w:rPr>
        <w:t>), 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26813B8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46D4A5B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The emotion detection program</w:t>
      </w:r>
    </w:p>
    <w:p w14:paraId="66E6663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for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ace_coordinat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569CD6"/>
          <w:sz w:val="18"/>
          <w:szCs w:val="18"/>
        </w:rPr>
        <w:t>in</w:t>
      </w:r>
      <w:r w:rsidRPr="00F31A54">
        <w:rPr>
          <w:rFonts w:ascii="Menlo" w:hAnsi="Menlo" w:cs="Menlo"/>
          <w:color w:val="D4D4D4"/>
          <w:sz w:val="18"/>
          <w:szCs w:val="18"/>
        </w:rPr>
        <w:t> faces:</w:t>
      </w:r>
    </w:p>
    <w:p w14:paraId="2FEC858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FCA75D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6A9955"/>
          <w:sz w:val="18"/>
          <w:szCs w:val="18"/>
        </w:rPr>
        <w:t># Convert frame to grey-</w:t>
      </w:r>
      <w:proofErr w:type="gramStart"/>
      <w:r w:rsidRPr="00F31A54">
        <w:rPr>
          <w:rFonts w:ascii="Menlo" w:hAnsi="Menlo" w:cs="Menlo"/>
          <w:color w:val="6A9955"/>
          <w:sz w:val="18"/>
          <w:szCs w:val="18"/>
        </w:rPr>
        <w:t>scale, and</w:t>
      </w:r>
      <w:proofErr w:type="gramEnd"/>
      <w:r w:rsidRPr="00F31A54">
        <w:rPr>
          <w:rFonts w:ascii="Menlo" w:hAnsi="Menlo" w:cs="Menlo"/>
          <w:color w:val="6A9955"/>
          <w:sz w:val="18"/>
          <w:szCs w:val="18"/>
        </w:rPr>
        <w:t> import trained deep learning model. </w:t>
      </w:r>
    </w:p>
    <w:p w14:paraId="35167F2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6A9955"/>
          <w:sz w:val="18"/>
          <w:szCs w:val="18"/>
        </w:rPr>
        <w:t># Comparing the defined dataset of emotion, and the frame, output the result and store in variable </w:t>
      </w:r>
    </w:p>
    <w:p w14:paraId="3B181BA3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x1, x2, y1, y2 = apply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offsets(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face_coordinates, emotion_offsets)</w:t>
      </w:r>
    </w:p>
    <w:p w14:paraId="26E8FF5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ray_fac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ray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[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y1:y2, x1:x2]</w:t>
      </w:r>
    </w:p>
    <w:p w14:paraId="5398EFF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try</w:t>
      </w:r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2D39DEFF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gray_face = cv2.resize(gray_face, (emotion_target_size))</w:t>
      </w:r>
    </w:p>
    <w:p w14:paraId="202CAC7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except</w:t>
      </w:r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6CE0095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r w:rsidRPr="00F31A54">
        <w:rPr>
          <w:rFonts w:ascii="Menlo" w:hAnsi="Menlo" w:cs="Menlo"/>
          <w:color w:val="C586C0"/>
          <w:sz w:val="18"/>
          <w:szCs w:val="18"/>
        </w:rPr>
        <w:t>continue</w:t>
      </w:r>
    </w:p>
    <w:p w14:paraId="69D2775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4A3820E3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ray_fac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preprocess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input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gray_fac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569CD6"/>
          <w:sz w:val="18"/>
          <w:szCs w:val="18"/>
        </w:rPr>
        <w:t>True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665282B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ray_fac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np.expand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dim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ray_fac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066DE062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ray_fac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np.expand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_dim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gray_fac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-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4045B5A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</w:p>
    <w:p w14:paraId="4D571F1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lastRenderedPageBreak/>
        <w:t>        emotion_prediction = emotion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classifier.predict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gray_face)</w:t>
      </w:r>
    </w:p>
    <w:p w14:paraId="2250712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probability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np.max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prediction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031196B3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label_arg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np.argmax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prediction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54CF06F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text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label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[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label_arg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]</w:t>
      </w:r>
    </w:p>
    <w:p w14:paraId="254B764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window.append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text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5B05108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C58E91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i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CDCAA"/>
          <w:sz w:val="18"/>
          <w:szCs w:val="18"/>
        </w:rPr>
        <w:t>len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window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 &gt;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frame_window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29F3A2A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emotion_window.pop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gramEnd"/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02B2AAA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try</w:t>
      </w:r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1B4A341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mod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mode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window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08BD4BA0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except</w:t>
      </w:r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610AE78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r w:rsidRPr="00F31A54">
        <w:rPr>
          <w:rFonts w:ascii="Menlo" w:hAnsi="Menlo" w:cs="Menlo"/>
          <w:color w:val="C586C0"/>
          <w:sz w:val="18"/>
          <w:szCs w:val="18"/>
        </w:rPr>
        <w:t>continue</w:t>
      </w:r>
    </w:p>
    <w:p w14:paraId="7A602A6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647E33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6A9955"/>
          <w:sz w:val="18"/>
          <w:szCs w:val="18"/>
        </w:rPr>
        <w:t># If one of the </w:t>
      </w:r>
      <w:proofErr w:type="gramStart"/>
      <w:r w:rsidRPr="00F31A54">
        <w:rPr>
          <w:rFonts w:ascii="Menlo" w:hAnsi="Menlo" w:cs="Menlo"/>
          <w:color w:val="6A9955"/>
          <w:sz w:val="18"/>
          <w:szCs w:val="18"/>
        </w:rPr>
        <w:t>emotion</w:t>
      </w:r>
      <w:proofErr w:type="gramEnd"/>
      <w:r w:rsidRPr="00F31A54">
        <w:rPr>
          <w:rFonts w:ascii="Menlo" w:hAnsi="Menlo" w:cs="Menlo"/>
          <w:color w:val="6A9955"/>
          <w:sz w:val="18"/>
          <w:szCs w:val="18"/>
        </w:rPr>
        <w:t> found is detected in either of the lists below, display the output in a coloured window</w:t>
      </w:r>
    </w:p>
    <w:p w14:paraId="1EE4DCE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if</w:t>
      </w:r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text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569CD6"/>
          <w:sz w:val="18"/>
          <w:szCs w:val="18"/>
        </w:rPr>
        <w:t>in</w:t>
      </w:r>
      <w:r w:rsidRPr="00F31A54">
        <w:rPr>
          <w:rFonts w:ascii="Menlo" w:hAnsi="Menlo" w:cs="Menlo"/>
          <w:color w:val="D4D4D4"/>
          <w:sz w:val="18"/>
          <w:szCs w:val="18"/>
        </w:rPr>
        <w:t> (</w:t>
      </w:r>
      <w:r w:rsidRPr="00F31A54">
        <w:rPr>
          <w:rFonts w:ascii="Menlo" w:hAnsi="Menlo" w:cs="Menlo"/>
          <w:color w:val="CE9178"/>
          <w:sz w:val="18"/>
          <w:szCs w:val="18"/>
        </w:rPr>
        <w:t>'Angry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CE9178"/>
          <w:sz w:val="18"/>
          <w:szCs w:val="18"/>
        </w:rPr>
        <w:t>'Disgust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CE9178"/>
          <w:sz w:val="18"/>
          <w:szCs w:val="18"/>
        </w:rPr>
        <w:t>'Fear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CE9178"/>
          <w:sz w:val="18"/>
          <w:szCs w:val="18"/>
        </w:rPr>
        <w:t>'Sad'</w:t>
      </w:r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4CFB193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color = emotion_probability * 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np.asarray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(</w:t>
      </w:r>
      <w:r w:rsidRPr="00F31A54">
        <w:rPr>
          <w:rFonts w:ascii="Menlo" w:hAnsi="Menlo" w:cs="Menlo"/>
          <w:color w:val="B5CEA8"/>
          <w:sz w:val="18"/>
          <w:szCs w:val="18"/>
        </w:rPr>
        <w:t>255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))</w:t>
      </w:r>
    </w:p>
    <w:p w14:paraId="5802BBD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threat_rating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(</w:t>
      </w:r>
      <w:r w:rsidRPr="00F31A54">
        <w:rPr>
          <w:rFonts w:ascii="Menlo" w:hAnsi="Menlo" w:cs="Menlo"/>
          <w:color w:val="CE9178"/>
          <w:sz w:val="18"/>
          <w:szCs w:val="18"/>
        </w:rPr>
        <w:t>"Threat Rating: Threatening"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7BEC88FB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C586C0"/>
          <w:sz w:val="18"/>
          <w:szCs w:val="18"/>
        </w:rPr>
        <w:t>elif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emotion_text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</w:t>
      </w:r>
      <w:r w:rsidRPr="00F31A54">
        <w:rPr>
          <w:rFonts w:ascii="Menlo" w:hAnsi="Menlo" w:cs="Menlo"/>
          <w:color w:val="569CD6"/>
          <w:sz w:val="18"/>
          <w:szCs w:val="18"/>
        </w:rPr>
        <w:t>in</w:t>
      </w:r>
      <w:r w:rsidRPr="00F31A54">
        <w:rPr>
          <w:rFonts w:ascii="Menlo" w:hAnsi="Menlo" w:cs="Menlo"/>
          <w:color w:val="D4D4D4"/>
          <w:sz w:val="18"/>
          <w:szCs w:val="18"/>
        </w:rPr>
        <w:t> (</w:t>
      </w:r>
      <w:r w:rsidRPr="00F31A54">
        <w:rPr>
          <w:rFonts w:ascii="Menlo" w:hAnsi="Menlo" w:cs="Menlo"/>
          <w:color w:val="CE9178"/>
          <w:sz w:val="18"/>
          <w:szCs w:val="18"/>
        </w:rPr>
        <w:t>'Happy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CE9178"/>
          <w:sz w:val="18"/>
          <w:szCs w:val="18"/>
        </w:rPr>
        <w:t>'Surprise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CE9178"/>
          <w:sz w:val="18"/>
          <w:szCs w:val="18"/>
        </w:rPr>
        <w:t>'Neutral'</w:t>
      </w:r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3C5004A3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color = emotion_probability * 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np.asarray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(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255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))</w:t>
      </w:r>
    </w:p>
    <w:p w14:paraId="64CEBA0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threat_rating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(</w:t>
      </w:r>
      <w:r w:rsidRPr="00F31A54">
        <w:rPr>
          <w:rFonts w:ascii="Menlo" w:hAnsi="Menlo" w:cs="Menlo"/>
          <w:color w:val="CE9178"/>
          <w:sz w:val="18"/>
          <w:szCs w:val="18"/>
        </w:rPr>
        <w:t>"Threat Rating: Non-Threatening"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69C29B91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else</w:t>
      </w:r>
      <w:r w:rsidRPr="00F31A54">
        <w:rPr>
          <w:rFonts w:ascii="Menlo" w:hAnsi="Menlo" w:cs="Menlo"/>
          <w:color w:val="D4D4D4"/>
          <w:sz w:val="18"/>
          <w:szCs w:val="18"/>
        </w:rPr>
        <w:t>:</w:t>
      </w:r>
    </w:p>
    <w:p w14:paraId="69D6F66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color = emotion_probability * 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np.asarray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(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255</w:t>
      </w:r>
      <w:r w:rsidRPr="00F31A54">
        <w:rPr>
          <w:rFonts w:ascii="Menlo" w:hAnsi="Menlo" w:cs="Menlo"/>
          <w:color w:val="D4D4D4"/>
          <w:sz w:val="18"/>
          <w:szCs w:val="18"/>
        </w:rPr>
        <w:t>))</w:t>
      </w:r>
    </w:p>
    <w:p w14:paraId="76B7700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threatRating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(</w:t>
      </w:r>
      <w:r w:rsidRPr="00F31A54">
        <w:rPr>
          <w:rFonts w:ascii="Menlo" w:hAnsi="Menlo" w:cs="Menlo"/>
          <w:color w:val="CE9178"/>
          <w:sz w:val="18"/>
          <w:szCs w:val="18"/>
        </w:rPr>
        <w:t>"Threat Rating: Unknown"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7651DFF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3E09C05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color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color.astype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</w:t>
      </w:r>
      <w:r w:rsidRPr="00F31A54">
        <w:rPr>
          <w:rFonts w:ascii="Menlo" w:hAnsi="Menlo" w:cs="Menlo"/>
          <w:color w:val="4EC9B0"/>
          <w:sz w:val="18"/>
          <w:szCs w:val="18"/>
        </w:rPr>
        <w:t>int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17250A6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color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</w:t>
      </w:r>
      <w:proofErr w:type="spellStart"/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color.tolist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)</w:t>
      </w:r>
    </w:p>
    <w:p w14:paraId="030CAC6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83E6128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draw_bounding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box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proofErr w:type="spellStart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face_coordinates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rgb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color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2C21F36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draw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text(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face_coordinates, rgb_image, emotion_mode, color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-</w:t>
      </w:r>
      <w:r w:rsidRPr="00F31A54">
        <w:rPr>
          <w:rFonts w:ascii="Menlo" w:hAnsi="Menlo" w:cs="Menlo"/>
          <w:color w:val="B5CEA8"/>
          <w:sz w:val="18"/>
          <w:szCs w:val="18"/>
        </w:rPr>
        <w:t>45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2D84A0C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draw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text(</w:t>
      </w:r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face_coordinates, rgb_image, threat_rating, color, </w:t>
      </w:r>
      <w:r w:rsidRPr="00F31A54">
        <w:rPr>
          <w:rFonts w:ascii="Menlo" w:hAnsi="Menlo" w:cs="Menlo"/>
          <w:color w:val="B5CEA8"/>
          <w:sz w:val="18"/>
          <w:szCs w:val="18"/>
        </w:rPr>
        <w:t>0</w:t>
      </w:r>
      <w:r w:rsidRPr="00F31A54">
        <w:rPr>
          <w:rFonts w:ascii="Menlo" w:hAnsi="Menlo" w:cs="Menlo"/>
          <w:color w:val="D4D4D4"/>
          <w:sz w:val="18"/>
          <w:szCs w:val="18"/>
        </w:rPr>
        <w:t>, -</w:t>
      </w:r>
      <w:r w:rsidRPr="00F31A54">
        <w:rPr>
          <w:rFonts w:ascii="Menlo" w:hAnsi="Menlo" w:cs="Menlo"/>
          <w:color w:val="B5CEA8"/>
          <w:sz w:val="18"/>
          <w:szCs w:val="18"/>
        </w:rPr>
        <w:t>70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54188F4A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4D3DEF0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6A9955"/>
          <w:sz w:val="18"/>
          <w:szCs w:val="18"/>
        </w:rPr>
        <w:t># Output the result to screen</w:t>
      </w:r>
    </w:p>
    <w:p w14:paraId="5C080E59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gr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 = cv2.cvtColor(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rgb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, cv2.COLOR_RGB2BGR)</w:t>
      </w:r>
    </w:p>
    <w:p w14:paraId="3C1B639E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cv2.imshow(</w:t>
      </w:r>
      <w:r w:rsidRPr="00F31A54">
        <w:rPr>
          <w:rFonts w:ascii="Menlo" w:hAnsi="Menlo" w:cs="Menlo"/>
          <w:color w:val="CE9178"/>
          <w:sz w:val="18"/>
          <w:szCs w:val="18"/>
        </w:rPr>
        <w:t>'Facial and Emotion Detection'</w:t>
      </w:r>
      <w:r w:rsidRPr="00F31A54">
        <w:rPr>
          <w:rFonts w:ascii="Menlo" w:hAnsi="Menlo" w:cs="Menlo"/>
          <w:color w:val="D4D4D4"/>
          <w:sz w:val="18"/>
          <w:szCs w:val="18"/>
        </w:rPr>
        <w:t>, </w:t>
      </w: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bgr_image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)</w:t>
      </w:r>
    </w:p>
    <w:p w14:paraId="01C984D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2AF9B074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6A9955"/>
          <w:sz w:val="18"/>
          <w:szCs w:val="18"/>
        </w:rPr>
        <w:t># Break condition by pressing "q" on the keyboard</w:t>
      </w:r>
    </w:p>
    <w:p w14:paraId="47F31A26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</w:t>
      </w:r>
      <w:r w:rsidRPr="00F31A54">
        <w:rPr>
          <w:rFonts w:ascii="Menlo" w:hAnsi="Menlo" w:cs="Menlo"/>
          <w:color w:val="C586C0"/>
          <w:sz w:val="18"/>
          <w:szCs w:val="18"/>
        </w:rPr>
        <w:t>if</w:t>
      </w:r>
      <w:r w:rsidRPr="00F31A54">
        <w:rPr>
          <w:rFonts w:ascii="Menlo" w:hAnsi="Menlo" w:cs="Menlo"/>
          <w:color w:val="D4D4D4"/>
          <w:sz w:val="18"/>
          <w:szCs w:val="18"/>
        </w:rPr>
        <w:t> cv2.waitKey(</w:t>
      </w:r>
      <w:r w:rsidRPr="00F31A54">
        <w:rPr>
          <w:rFonts w:ascii="Menlo" w:hAnsi="Menlo" w:cs="Menlo"/>
          <w:color w:val="B5CEA8"/>
          <w:sz w:val="18"/>
          <w:szCs w:val="18"/>
        </w:rPr>
        <w:t>1</w:t>
      </w:r>
      <w:r w:rsidRPr="00F31A54">
        <w:rPr>
          <w:rFonts w:ascii="Menlo" w:hAnsi="Menlo" w:cs="Menlo"/>
          <w:color w:val="D4D4D4"/>
          <w:sz w:val="18"/>
          <w:szCs w:val="18"/>
        </w:rPr>
        <w:t>) &amp; </w:t>
      </w:r>
      <w:r w:rsidRPr="00F31A54">
        <w:rPr>
          <w:rFonts w:ascii="Menlo" w:hAnsi="Menlo" w:cs="Menlo"/>
          <w:color w:val="569CD6"/>
          <w:sz w:val="18"/>
          <w:szCs w:val="18"/>
        </w:rPr>
        <w:t>0x</w:t>
      </w:r>
      <w:r w:rsidRPr="00F31A54">
        <w:rPr>
          <w:rFonts w:ascii="Menlo" w:hAnsi="Menlo" w:cs="Menlo"/>
          <w:color w:val="B5CEA8"/>
          <w:sz w:val="18"/>
          <w:szCs w:val="18"/>
        </w:rPr>
        <w:t>FF</w:t>
      </w:r>
      <w:r w:rsidRPr="00F31A54">
        <w:rPr>
          <w:rFonts w:ascii="Menlo" w:hAnsi="Menlo" w:cs="Menlo"/>
          <w:color w:val="D4D4D4"/>
          <w:sz w:val="18"/>
          <w:szCs w:val="18"/>
        </w:rPr>
        <w:t> == </w:t>
      </w:r>
      <w:proofErr w:type="spellStart"/>
      <w:r w:rsidRPr="00F31A54">
        <w:rPr>
          <w:rFonts w:ascii="Menlo" w:hAnsi="Menlo" w:cs="Menlo"/>
          <w:color w:val="DCDCAA"/>
          <w:sz w:val="18"/>
          <w:szCs w:val="18"/>
        </w:rPr>
        <w:t>ord</w:t>
      </w:r>
      <w:proofErr w:type="spellEnd"/>
      <w:r w:rsidRPr="00F31A54">
        <w:rPr>
          <w:rFonts w:ascii="Menlo" w:hAnsi="Menlo" w:cs="Menlo"/>
          <w:color w:val="D4D4D4"/>
          <w:sz w:val="18"/>
          <w:szCs w:val="18"/>
        </w:rPr>
        <w:t>(</w:t>
      </w:r>
      <w:r w:rsidRPr="00F31A54">
        <w:rPr>
          <w:rFonts w:ascii="Menlo" w:hAnsi="Menlo" w:cs="Menlo"/>
          <w:color w:val="CE9178"/>
          <w:sz w:val="18"/>
          <w:szCs w:val="18"/>
        </w:rPr>
        <w:t>'q'</w:t>
      </w:r>
      <w:r w:rsidRPr="00F31A54">
        <w:rPr>
          <w:rFonts w:ascii="Menlo" w:hAnsi="Menlo" w:cs="Menlo"/>
          <w:color w:val="D4D4D4"/>
          <w:sz w:val="18"/>
          <w:szCs w:val="18"/>
        </w:rPr>
        <w:t>):</w:t>
      </w:r>
    </w:p>
    <w:p w14:paraId="543F03A3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        </w:t>
      </w:r>
      <w:r w:rsidRPr="00F31A54">
        <w:rPr>
          <w:rFonts w:ascii="Menlo" w:hAnsi="Menlo" w:cs="Menlo"/>
          <w:color w:val="C586C0"/>
          <w:sz w:val="18"/>
          <w:szCs w:val="18"/>
        </w:rPr>
        <w:t>break</w:t>
      </w:r>
    </w:p>
    <w:p w14:paraId="107B6A45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9A89BAD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6A9955"/>
          <w:sz w:val="18"/>
          <w:szCs w:val="18"/>
        </w:rPr>
        <w:t># Disable video capture</w:t>
      </w:r>
    </w:p>
    <w:p w14:paraId="0469280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proofErr w:type="spellStart"/>
      <w:r w:rsidRPr="00F31A54">
        <w:rPr>
          <w:rFonts w:ascii="Menlo" w:hAnsi="Menlo" w:cs="Menlo"/>
          <w:color w:val="D4D4D4"/>
          <w:sz w:val="18"/>
          <w:szCs w:val="18"/>
        </w:rPr>
        <w:t>video_</w:t>
      </w:r>
      <w:proofErr w:type="gramStart"/>
      <w:r w:rsidRPr="00F31A54">
        <w:rPr>
          <w:rFonts w:ascii="Menlo" w:hAnsi="Menlo" w:cs="Menlo"/>
          <w:color w:val="D4D4D4"/>
          <w:sz w:val="18"/>
          <w:szCs w:val="18"/>
        </w:rPr>
        <w:t>capture.release</w:t>
      </w:r>
      <w:proofErr w:type="spellEnd"/>
      <w:proofErr w:type="gramEnd"/>
      <w:r w:rsidRPr="00F31A54">
        <w:rPr>
          <w:rFonts w:ascii="Menlo" w:hAnsi="Menlo" w:cs="Menlo"/>
          <w:color w:val="D4D4D4"/>
          <w:sz w:val="18"/>
          <w:szCs w:val="18"/>
        </w:rPr>
        <w:t>()</w:t>
      </w:r>
    </w:p>
    <w:p w14:paraId="513212EC" w14:textId="77777777" w:rsidR="00F31A54" w:rsidRPr="00F31A54" w:rsidRDefault="00F31A54" w:rsidP="00F31A54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 w:rsidRPr="00F31A54">
        <w:rPr>
          <w:rFonts w:ascii="Menlo" w:hAnsi="Menlo" w:cs="Menlo"/>
          <w:color w:val="D4D4D4"/>
          <w:sz w:val="18"/>
          <w:szCs w:val="18"/>
        </w:rPr>
        <w:t>cv2.destroyAllWindows()</w:t>
      </w:r>
    </w:p>
    <w:p w14:paraId="4B421FC0" w14:textId="77777777" w:rsidR="00F31A54" w:rsidRDefault="00F31A54" w:rsidP="00F31A54">
      <w:pPr>
        <w:spacing w:line="360" w:lineRule="auto"/>
      </w:pPr>
    </w:p>
    <w:p w14:paraId="62AFF96E" w14:textId="677F2732" w:rsidR="00823CEC" w:rsidRPr="00823CEC" w:rsidRDefault="00823CEC" w:rsidP="00823CEC">
      <w:r w:rsidRPr="00823CEC">
        <w:rPr>
          <w:b/>
          <w:bCs/>
        </w:rPr>
        <w:t>Appendix B</w:t>
      </w:r>
      <w:r>
        <w:t xml:space="preserve">: </w:t>
      </w:r>
      <w:r w:rsidR="001C2C46">
        <w:t>**</w:t>
      </w:r>
    </w:p>
    <w:p w14:paraId="45226DD7" w14:textId="09272AF1" w:rsidR="00823CEC" w:rsidRDefault="00823CEC" w:rsidP="00823CEC"/>
    <w:p w14:paraId="3EA706D0" w14:textId="28BD3A4C" w:rsidR="00823CEC" w:rsidRDefault="00823CEC" w:rsidP="00823CEC"/>
    <w:p w14:paraId="7E723C30" w14:textId="77777777" w:rsidR="00823CEC" w:rsidRDefault="00823CEC" w:rsidP="00823CEC"/>
    <w:p w14:paraId="02B221FA" w14:textId="34822492" w:rsidR="00320615" w:rsidRPr="00823CEC" w:rsidRDefault="00823CEC" w:rsidP="00823CEC">
      <w:pPr>
        <w:pStyle w:val="Heading3"/>
        <w:spacing w:line="360" w:lineRule="auto"/>
        <w:rPr>
          <w:b/>
          <w:bCs/>
        </w:rPr>
      </w:pPr>
      <w:r w:rsidRPr="00C0633A">
        <w:rPr>
          <w:b/>
          <w:bCs/>
        </w:rPr>
        <w:t>Reference</w:t>
      </w:r>
    </w:p>
    <w:p w14:paraId="61B8D0B5" w14:textId="6D505E49" w:rsidR="00320615" w:rsidRPr="00320615" w:rsidRDefault="00320615" w:rsidP="0032061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20615">
        <w:rPr>
          <w:noProof/>
        </w:rPr>
        <w:t xml:space="preserve">Challenges in Representation Learning: Facial Expression Recognition Challenge. (2013). Retrieved </w:t>
      </w:r>
      <w:r w:rsidRPr="00320615">
        <w:rPr>
          <w:noProof/>
        </w:rPr>
        <w:lastRenderedPageBreak/>
        <w:t xml:space="preserve">from </w:t>
      </w:r>
      <w:hyperlink r:id="rId17" w:history="1">
        <w:r w:rsidRPr="00320615">
          <w:rPr>
            <w:rStyle w:val="Hyperlink"/>
            <w:noProof/>
          </w:rPr>
          <w:t>https://www.kaggle.com/c/challenges-in-representation-learning-facial-expression-recognition-challenge/data</w:t>
        </w:r>
      </w:hyperlink>
    </w:p>
    <w:p w14:paraId="385D5F8A" w14:textId="0A8E043A" w:rsidR="00E33D91" w:rsidRPr="00E33D91" w:rsidRDefault="00320615" w:rsidP="001C2C46">
      <w:r>
        <w:fldChar w:fldCharType="end"/>
      </w:r>
    </w:p>
    <w:sectPr w:rsidR="00E33D91" w:rsidRPr="00E33D91" w:rsidSect="0079099A">
      <w:headerReference w:type="default" r:id="rId18"/>
      <w:footerReference w:type="default" r:id="rId19"/>
      <w:pgSz w:w="11900" w:h="16860"/>
      <w:pgMar w:top="1440" w:right="1440" w:bottom="1440" w:left="1440" w:header="720" w:footer="720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F7A4B8" w14:textId="77777777" w:rsidR="002820AA" w:rsidRDefault="002820AA" w:rsidP="00E07109">
      <w:r>
        <w:separator/>
      </w:r>
    </w:p>
  </w:endnote>
  <w:endnote w:type="continuationSeparator" w:id="0">
    <w:p w14:paraId="3D5354E0" w14:textId="77777777" w:rsidR="002820AA" w:rsidRDefault="002820AA" w:rsidP="00E071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BED5516" w14:textId="77777777" w:rsidR="00F02F66" w:rsidRDefault="00F02F66" w:rsidP="005268D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A2691AF" w14:textId="77777777" w:rsidR="00F02F66" w:rsidRDefault="00F02F66" w:rsidP="00236BE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9A2CF7" w14:textId="77777777" w:rsidR="00F02F66" w:rsidRPr="00AF00BE" w:rsidRDefault="00F02F66" w:rsidP="003C63C7">
    <w:pPr>
      <w:pStyle w:val="Footer"/>
      <w:jc w:val="center"/>
      <w:rPr>
        <w:b/>
        <w:i/>
      </w:rPr>
    </w:pPr>
    <w:r>
      <w:rPr>
        <w:b/>
        <w:i/>
      </w:rPr>
      <w:t>The</w:t>
    </w:r>
    <w:r w:rsidRPr="00AF00BE">
      <w:rPr>
        <w:b/>
        <w:i/>
      </w:rPr>
      <w:t xml:space="preserve"> information on this coversheet will be included in Turnitin’s similarity analysis; however, your lecturers are aware of this and will disregard it.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2C00FD" w14:textId="77777777" w:rsidR="00F02F66" w:rsidRPr="003B55D3" w:rsidRDefault="00F02F66" w:rsidP="003C63C7">
    <w:pPr>
      <w:pStyle w:val="Footer"/>
      <w:jc w:val="center"/>
      <w:rPr>
        <w:b/>
        <w:i/>
      </w:rPr>
    </w:pPr>
    <w:r w:rsidRPr="003B55D3">
      <w:rPr>
        <w:b/>
        <w:i/>
      </w:rPr>
      <w:t xml:space="preserve">The information </w:t>
    </w:r>
    <w:r>
      <w:rPr>
        <w:b/>
        <w:i/>
      </w:rPr>
      <w:t>on this cover</w:t>
    </w:r>
    <w:r w:rsidRPr="003B55D3">
      <w:rPr>
        <w:b/>
        <w:i/>
      </w:rPr>
      <w:t xml:space="preserve">sheet will be included in Turnitin’s similarity analysis; however, your lecturers are aware of this and will disregard it. </w: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E5F286" w14:textId="79F03AF6" w:rsidR="00F02F66" w:rsidRDefault="00F02F66" w:rsidP="005268D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400D304E" w14:textId="0EE2AC1A" w:rsidR="00F02F66" w:rsidRPr="003C63C7" w:rsidRDefault="00F02F66" w:rsidP="00534FF0">
    <w:pPr>
      <w:pStyle w:val="Footer"/>
      <w:ind w:right="360"/>
    </w:pPr>
    <w:r>
      <w:t xml:space="preserve">Students: Benjamin J. Walker (ST10273607) &amp; </w:t>
    </w:r>
    <w:proofErr w:type="spellStart"/>
    <w:r>
      <w:t>Sashinka</w:t>
    </w:r>
    <w:proofErr w:type="spellEnd"/>
    <w:r>
      <w:t xml:space="preserve"> </w:t>
    </w:r>
    <w:proofErr w:type="spellStart"/>
    <w:r>
      <w:t>Lintang</w:t>
    </w:r>
    <w:proofErr w:type="spellEnd"/>
    <w:r>
      <w:t xml:space="preserve"> (ST10483314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3F5DBA" w14:textId="77777777" w:rsidR="002820AA" w:rsidRDefault="002820AA" w:rsidP="00E07109">
      <w:r>
        <w:separator/>
      </w:r>
    </w:p>
  </w:footnote>
  <w:footnote w:type="continuationSeparator" w:id="0">
    <w:p w14:paraId="210EA496" w14:textId="77777777" w:rsidR="002820AA" w:rsidRDefault="002820AA" w:rsidP="00E0710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E05C84" w14:textId="77777777" w:rsidR="00F02F66" w:rsidRPr="003C63C7" w:rsidRDefault="00F02F66" w:rsidP="003C63C7">
    <w:pPr>
      <w:pStyle w:val="Header"/>
      <w:rPr>
        <w:b/>
        <w:i/>
      </w:rPr>
    </w:pPr>
    <w:r w:rsidRPr="003C63C7">
      <w:rPr>
        <w:b/>
        <w:i/>
      </w:rPr>
      <w:t>This section is for lecturers to complete. It is intended to give you feedback on your written communication skills and, unless otherwise stated, does not earn marks towards your grade.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A8D5FF" w14:textId="41A22C06" w:rsidR="00F02F66" w:rsidRPr="003C63C7" w:rsidRDefault="00F02F66" w:rsidP="00534FF0">
    <w:pPr>
      <w:pStyle w:val="Header"/>
      <w:jc w:val="both"/>
    </w:pPr>
    <w:r>
      <w:t>CSI6209 – Artificial Intelligence (Assignment 1-2 - Biometrics based human identification)</w:t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772806"/>
    <w:multiLevelType w:val="hybridMultilevel"/>
    <w:tmpl w:val="843C97D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C80348"/>
    <w:multiLevelType w:val="hybridMultilevel"/>
    <w:tmpl w:val="307453F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737826"/>
    <w:multiLevelType w:val="hybridMultilevel"/>
    <w:tmpl w:val="247627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ED14F3"/>
    <w:multiLevelType w:val="hybridMultilevel"/>
    <w:tmpl w:val="E400676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EB2F21"/>
    <w:multiLevelType w:val="hybridMultilevel"/>
    <w:tmpl w:val="64F6B3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930D96"/>
    <w:multiLevelType w:val="hybridMultilevel"/>
    <w:tmpl w:val="DD4EB08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356D4D"/>
    <w:multiLevelType w:val="hybridMultilevel"/>
    <w:tmpl w:val="DDFE094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F91E41"/>
    <w:multiLevelType w:val="hybridMultilevel"/>
    <w:tmpl w:val="E44E407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3E6C58"/>
    <w:multiLevelType w:val="hybridMultilevel"/>
    <w:tmpl w:val="FE4EAE4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ED56CE5"/>
    <w:multiLevelType w:val="hybridMultilevel"/>
    <w:tmpl w:val="773CDA3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05D226A"/>
    <w:multiLevelType w:val="hybridMultilevel"/>
    <w:tmpl w:val="3A089F82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096C8E"/>
    <w:multiLevelType w:val="hybridMultilevel"/>
    <w:tmpl w:val="B5D0840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DDC6FB3"/>
    <w:multiLevelType w:val="hybridMultilevel"/>
    <w:tmpl w:val="D76A854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D126313"/>
    <w:multiLevelType w:val="hybridMultilevel"/>
    <w:tmpl w:val="2A6E111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DD17D6C"/>
    <w:multiLevelType w:val="hybridMultilevel"/>
    <w:tmpl w:val="FE4EAE4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85A49A8"/>
    <w:multiLevelType w:val="hybridMultilevel"/>
    <w:tmpl w:val="773CDA3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2187BF9"/>
    <w:multiLevelType w:val="hybridMultilevel"/>
    <w:tmpl w:val="90F6D1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7BB4365"/>
    <w:multiLevelType w:val="hybridMultilevel"/>
    <w:tmpl w:val="711CB902"/>
    <w:lvl w:ilvl="0" w:tplc="0C09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8" w15:restartNumberingAfterBreak="0">
    <w:nsid w:val="6DE12994"/>
    <w:multiLevelType w:val="hybridMultilevel"/>
    <w:tmpl w:val="E44E407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3AF43C7"/>
    <w:multiLevelType w:val="hybridMultilevel"/>
    <w:tmpl w:val="3E7443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7B77C6D"/>
    <w:multiLevelType w:val="hybridMultilevel"/>
    <w:tmpl w:val="7B9A68B0"/>
    <w:lvl w:ilvl="0" w:tplc="0C090001">
      <w:start w:val="1"/>
      <w:numFmt w:val="bullet"/>
      <w:lvlText w:val=""/>
      <w:lvlJc w:val="left"/>
      <w:pPr>
        <w:ind w:left="89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1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3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05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7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49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1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3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65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7"/>
  </w:num>
  <w:num w:numId="3">
    <w:abstractNumId w:val="20"/>
  </w:num>
  <w:num w:numId="4">
    <w:abstractNumId w:val="3"/>
  </w:num>
  <w:num w:numId="5">
    <w:abstractNumId w:val="14"/>
  </w:num>
  <w:num w:numId="6">
    <w:abstractNumId w:val="0"/>
  </w:num>
  <w:num w:numId="7">
    <w:abstractNumId w:val="18"/>
  </w:num>
  <w:num w:numId="8">
    <w:abstractNumId w:val="10"/>
  </w:num>
  <w:num w:numId="9">
    <w:abstractNumId w:val="8"/>
  </w:num>
  <w:num w:numId="10">
    <w:abstractNumId w:val="9"/>
  </w:num>
  <w:num w:numId="11">
    <w:abstractNumId w:val="7"/>
  </w:num>
  <w:num w:numId="12">
    <w:abstractNumId w:val="15"/>
  </w:num>
  <w:num w:numId="13">
    <w:abstractNumId w:val="13"/>
  </w:num>
  <w:num w:numId="14">
    <w:abstractNumId w:val="12"/>
  </w:num>
  <w:num w:numId="15">
    <w:abstractNumId w:val="11"/>
  </w:num>
  <w:num w:numId="16">
    <w:abstractNumId w:val="5"/>
  </w:num>
  <w:num w:numId="17">
    <w:abstractNumId w:val="2"/>
  </w:num>
  <w:num w:numId="18">
    <w:abstractNumId w:val="19"/>
  </w:num>
  <w:num w:numId="19">
    <w:abstractNumId w:val="4"/>
  </w:num>
  <w:num w:numId="20">
    <w:abstractNumId w:val="16"/>
  </w:num>
  <w:num w:numId="2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removePersonalInformation/>
  <w:removeDateAndTime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2s2dxdk99ev5e52dcv0r5pret2zeter259&quot;&gt;AI - Assignment 1-2&lt;record-ids&gt;&lt;item&gt;19&lt;/item&gt;&lt;/record-ids&gt;&lt;/item&gt;&lt;/Libraries&gt;"/>
  </w:docVars>
  <w:rsids>
    <w:rsidRoot w:val="001B789C"/>
    <w:rsid w:val="00000BC1"/>
    <w:rsid w:val="000010F6"/>
    <w:rsid w:val="00006B9C"/>
    <w:rsid w:val="00010A76"/>
    <w:rsid w:val="00011FF1"/>
    <w:rsid w:val="000155C3"/>
    <w:rsid w:val="00015CA7"/>
    <w:rsid w:val="0002038F"/>
    <w:rsid w:val="000310A6"/>
    <w:rsid w:val="000325EB"/>
    <w:rsid w:val="00037F78"/>
    <w:rsid w:val="00041057"/>
    <w:rsid w:val="00042FDC"/>
    <w:rsid w:val="000430AC"/>
    <w:rsid w:val="000445CC"/>
    <w:rsid w:val="00050E68"/>
    <w:rsid w:val="00051026"/>
    <w:rsid w:val="00065B8F"/>
    <w:rsid w:val="00066C08"/>
    <w:rsid w:val="00067123"/>
    <w:rsid w:val="00071DE8"/>
    <w:rsid w:val="00071F0A"/>
    <w:rsid w:val="00072186"/>
    <w:rsid w:val="000727C0"/>
    <w:rsid w:val="000869AE"/>
    <w:rsid w:val="00086FC4"/>
    <w:rsid w:val="0009569B"/>
    <w:rsid w:val="000A0D18"/>
    <w:rsid w:val="000A12F9"/>
    <w:rsid w:val="000A1C0F"/>
    <w:rsid w:val="000B1276"/>
    <w:rsid w:val="000B68AF"/>
    <w:rsid w:val="000B68F3"/>
    <w:rsid w:val="000B7FDA"/>
    <w:rsid w:val="000C2832"/>
    <w:rsid w:val="000C4A14"/>
    <w:rsid w:val="000C6790"/>
    <w:rsid w:val="000C6B45"/>
    <w:rsid w:val="000C7257"/>
    <w:rsid w:val="000D0469"/>
    <w:rsid w:val="000D1532"/>
    <w:rsid w:val="000D54B2"/>
    <w:rsid w:val="000D575D"/>
    <w:rsid w:val="000D6CC9"/>
    <w:rsid w:val="000D7DE2"/>
    <w:rsid w:val="000E15A3"/>
    <w:rsid w:val="000E2D6F"/>
    <w:rsid w:val="000E469C"/>
    <w:rsid w:val="000E6093"/>
    <w:rsid w:val="000E782E"/>
    <w:rsid w:val="000F5091"/>
    <w:rsid w:val="000F564E"/>
    <w:rsid w:val="00104854"/>
    <w:rsid w:val="00122E20"/>
    <w:rsid w:val="001255E7"/>
    <w:rsid w:val="00132621"/>
    <w:rsid w:val="00136518"/>
    <w:rsid w:val="0014077A"/>
    <w:rsid w:val="001467FA"/>
    <w:rsid w:val="00163FF2"/>
    <w:rsid w:val="001642B7"/>
    <w:rsid w:val="00164F95"/>
    <w:rsid w:val="0016509B"/>
    <w:rsid w:val="0016556A"/>
    <w:rsid w:val="0017162C"/>
    <w:rsid w:val="00173050"/>
    <w:rsid w:val="00183CA6"/>
    <w:rsid w:val="00186D43"/>
    <w:rsid w:val="001917F1"/>
    <w:rsid w:val="00196B05"/>
    <w:rsid w:val="001A03E3"/>
    <w:rsid w:val="001A1C16"/>
    <w:rsid w:val="001A6160"/>
    <w:rsid w:val="001B0B46"/>
    <w:rsid w:val="001B4959"/>
    <w:rsid w:val="001B789C"/>
    <w:rsid w:val="001B7B50"/>
    <w:rsid w:val="001C2C46"/>
    <w:rsid w:val="001D6ECA"/>
    <w:rsid w:val="001E00D3"/>
    <w:rsid w:val="001E146D"/>
    <w:rsid w:val="001E17CA"/>
    <w:rsid w:val="001F1747"/>
    <w:rsid w:val="0020377A"/>
    <w:rsid w:val="002076CF"/>
    <w:rsid w:val="00210E48"/>
    <w:rsid w:val="00210F94"/>
    <w:rsid w:val="00213B89"/>
    <w:rsid w:val="0021491C"/>
    <w:rsid w:val="00215ED5"/>
    <w:rsid w:val="00227578"/>
    <w:rsid w:val="002324AC"/>
    <w:rsid w:val="00236BE6"/>
    <w:rsid w:val="00240125"/>
    <w:rsid w:val="00243BC3"/>
    <w:rsid w:val="002511F3"/>
    <w:rsid w:val="00252737"/>
    <w:rsid w:val="00256F03"/>
    <w:rsid w:val="0025771A"/>
    <w:rsid w:val="002635EC"/>
    <w:rsid w:val="002648F9"/>
    <w:rsid w:val="00266756"/>
    <w:rsid w:val="00270CDB"/>
    <w:rsid w:val="00272178"/>
    <w:rsid w:val="00272F33"/>
    <w:rsid w:val="00273F03"/>
    <w:rsid w:val="002776CA"/>
    <w:rsid w:val="002803BC"/>
    <w:rsid w:val="00280AAC"/>
    <w:rsid w:val="002820AA"/>
    <w:rsid w:val="002837AE"/>
    <w:rsid w:val="002878B3"/>
    <w:rsid w:val="0029074E"/>
    <w:rsid w:val="00292C06"/>
    <w:rsid w:val="002964E7"/>
    <w:rsid w:val="00296E96"/>
    <w:rsid w:val="00297F56"/>
    <w:rsid w:val="002A462F"/>
    <w:rsid w:val="002B07CC"/>
    <w:rsid w:val="002B4824"/>
    <w:rsid w:val="002B485C"/>
    <w:rsid w:val="002B7581"/>
    <w:rsid w:val="002C778B"/>
    <w:rsid w:val="002D0D8E"/>
    <w:rsid w:val="002D4E00"/>
    <w:rsid w:val="002D5A1B"/>
    <w:rsid w:val="002E20E3"/>
    <w:rsid w:val="002F65C2"/>
    <w:rsid w:val="002F6FB9"/>
    <w:rsid w:val="00301BCB"/>
    <w:rsid w:val="00302062"/>
    <w:rsid w:val="00303C7A"/>
    <w:rsid w:val="00303E98"/>
    <w:rsid w:val="00305665"/>
    <w:rsid w:val="00305F55"/>
    <w:rsid w:val="0031055D"/>
    <w:rsid w:val="0031529F"/>
    <w:rsid w:val="0032020C"/>
    <w:rsid w:val="00320615"/>
    <w:rsid w:val="00322310"/>
    <w:rsid w:val="0032760A"/>
    <w:rsid w:val="00327961"/>
    <w:rsid w:val="00327FE3"/>
    <w:rsid w:val="00330B74"/>
    <w:rsid w:val="0033621D"/>
    <w:rsid w:val="00336FDE"/>
    <w:rsid w:val="00342637"/>
    <w:rsid w:val="00351DB5"/>
    <w:rsid w:val="00353372"/>
    <w:rsid w:val="00356399"/>
    <w:rsid w:val="00364543"/>
    <w:rsid w:val="00367315"/>
    <w:rsid w:val="00367B24"/>
    <w:rsid w:val="00390EC4"/>
    <w:rsid w:val="00392084"/>
    <w:rsid w:val="003A0ABC"/>
    <w:rsid w:val="003B0DC3"/>
    <w:rsid w:val="003B0DE0"/>
    <w:rsid w:val="003B2F1D"/>
    <w:rsid w:val="003B55D3"/>
    <w:rsid w:val="003B68A8"/>
    <w:rsid w:val="003B6B31"/>
    <w:rsid w:val="003B6F91"/>
    <w:rsid w:val="003C5755"/>
    <w:rsid w:val="003C63C7"/>
    <w:rsid w:val="003C65CB"/>
    <w:rsid w:val="003C754C"/>
    <w:rsid w:val="003D0B7F"/>
    <w:rsid w:val="003D2A60"/>
    <w:rsid w:val="003D531E"/>
    <w:rsid w:val="003E3C5A"/>
    <w:rsid w:val="003E5535"/>
    <w:rsid w:val="003E7CA2"/>
    <w:rsid w:val="003F3B11"/>
    <w:rsid w:val="003F4288"/>
    <w:rsid w:val="00402322"/>
    <w:rsid w:val="00404793"/>
    <w:rsid w:val="00407DE4"/>
    <w:rsid w:val="0041085A"/>
    <w:rsid w:val="00412F54"/>
    <w:rsid w:val="00414F04"/>
    <w:rsid w:val="0041576E"/>
    <w:rsid w:val="00422654"/>
    <w:rsid w:val="0042454D"/>
    <w:rsid w:val="00426576"/>
    <w:rsid w:val="004322E3"/>
    <w:rsid w:val="0043294A"/>
    <w:rsid w:val="004373AA"/>
    <w:rsid w:val="00437B5F"/>
    <w:rsid w:val="0044381D"/>
    <w:rsid w:val="00447E70"/>
    <w:rsid w:val="00455094"/>
    <w:rsid w:val="00456E2B"/>
    <w:rsid w:val="00465759"/>
    <w:rsid w:val="00465933"/>
    <w:rsid w:val="00472B14"/>
    <w:rsid w:val="004732D4"/>
    <w:rsid w:val="004744F7"/>
    <w:rsid w:val="00474A9C"/>
    <w:rsid w:val="0047506C"/>
    <w:rsid w:val="004816FC"/>
    <w:rsid w:val="00484C9F"/>
    <w:rsid w:val="004903CD"/>
    <w:rsid w:val="00492860"/>
    <w:rsid w:val="0049408D"/>
    <w:rsid w:val="00494C08"/>
    <w:rsid w:val="004A18B2"/>
    <w:rsid w:val="004A21C0"/>
    <w:rsid w:val="004A5B19"/>
    <w:rsid w:val="004A5CB8"/>
    <w:rsid w:val="004A5DEE"/>
    <w:rsid w:val="004B291A"/>
    <w:rsid w:val="004B38A5"/>
    <w:rsid w:val="004B65D7"/>
    <w:rsid w:val="004C08D9"/>
    <w:rsid w:val="004C4088"/>
    <w:rsid w:val="004C520A"/>
    <w:rsid w:val="004C6F4F"/>
    <w:rsid w:val="004D3A0D"/>
    <w:rsid w:val="004D4D90"/>
    <w:rsid w:val="004D5D9F"/>
    <w:rsid w:val="004D6CAE"/>
    <w:rsid w:val="004E1C56"/>
    <w:rsid w:val="004E3954"/>
    <w:rsid w:val="004E5E0D"/>
    <w:rsid w:val="004E660D"/>
    <w:rsid w:val="004F12F1"/>
    <w:rsid w:val="004F1D03"/>
    <w:rsid w:val="004F4785"/>
    <w:rsid w:val="004F5CBF"/>
    <w:rsid w:val="004F7059"/>
    <w:rsid w:val="004F7747"/>
    <w:rsid w:val="00500AC8"/>
    <w:rsid w:val="005077D3"/>
    <w:rsid w:val="00510259"/>
    <w:rsid w:val="00510BA3"/>
    <w:rsid w:val="00512370"/>
    <w:rsid w:val="00516756"/>
    <w:rsid w:val="00517CCF"/>
    <w:rsid w:val="005227A8"/>
    <w:rsid w:val="005236DF"/>
    <w:rsid w:val="005268DF"/>
    <w:rsid w:val="00526D97"/>
    <w:rsid w:val="005273B1"/>
    <w:rsid w:val="00534FF0"/>
    <w:rsid w:val="00536C54"/>
    <w:rsid w:val="00545A68"/>
    <w:rsid w:val="005506DF"/>
    <w:rsid w:val="005616C5"/>
    <w:rsid w:val="0056170C"/>
    <w:rsid w:val="0056187D"/>
    <w:rsid w:val="005709E0"/>
    <w:rsid w:val="005772B4"/>
    <w:rsid w:val="00591E7D"/>
    <w:rsid w:val="0059365A"/>
    <w:rsid w:val="005A1840"/>
    <w:rsid w:val="005A447A"/>
    <w:rsid w:val="005A4881"/>
    <w:rsid w:val="005B23C9"/>
    <w:rsid w:val="005B755E"/>
    <w:rsid w:val="005C3328"/>
    <w:rsid w:val="005C59BC"/>
    <w:rsid w:val="005C6C51"/>
    <w:rsid w:val="005D02FA"/>
    <w:rsid w:val="005D2608"/>
    <w:rsid w:val="005D33FC"/>
    <w:rsid w:val="005D36D8"/>
    <w:rsid w:val="005D4EC4"/>
    <w:rsid w:val="005E0BB5"/>
    <w:rsid w:val="005E1A8D"/>
    <w:rsid w:val="005E3DC4"/>
    <w:rsid w:val="005E4E74"/>
    <w:rsid w:val="005E52F6"/>
    <w:rsid w:val="005F71C2"/>
    <w:rsid w:val="0060208A"/>
    <w:rsid w:val="00602B01"/>
    <w:rsid w:val="00602C3F"/>
    <w:rsid w:val="00606231"/>
    <w:rsid w:val="006066B2"/>
    <w:rsid w:val="00627984"/>
    <w:rsid w:val="00630E0A"/>
    <w:rsid w:val="00631E20"/>
    <w:rsid w:val="00632ED7"/>
    <w:rsid w:val="00636BCF"/>
    <w:rsid w:val="00636F45"/>
    <w:rsid w:val="006416AE"/>
    <w:rsid w:val="006421C6"/>
    <w:rsid w:val="006459C1"/>
    <w:rsid w:val="006500E6"/>
    <w:rsid w:val="0065033F"/>
    <w:rsid w:val="00652E4F"/>
    <w:rsid w:val="00654AC7"/>
    <w:rsid w:val="00661DAF"/>
    <w:rsid w:val="0066404F"/>
    <w:rsid w:val="0066494C"/>
    <w:rsid w:val="00665520"/>
    <w:rsid w:val="006744F0"/>
    <w:rsid w:val="00680600"/>
    <w:rsid w:val="00686EBA"/>
    <w:rsid w:val="00692E92"/>
    <w:rsid w:val="0069529C"/>
    <w:rsid w:val="00697E12"/>
    <w:rsid w:val="006A4D48"/>
    <w:rsid w:val="006A558F"/>
    <w:rsid w:val="006B28B1"/>
    <w:rsid w:val="006B2DA6"/>
    <w:rsid w:val="006B484B"/>
    <w:rsid w:val="006C27F2"/>
    <w:rsid w:val="006E2001"/>
    <w:rsid w:val="006E31E9"/>
    <w:rsid w:val="006E75DE"/>
    <w:rsid w:val="006F0CC0"/>
    <w:rsid w:val="007044C1"/>
    <w:rsid w:val="00704B50"/>
    <w:rsid w:val="00705AF2"/>
    <w:rsid w:val="007106E1"/>
    <w:rsid w:val="007107F7"/>
    <w:rsid w:val="00714863"/>
    <w:rsid w:val="00715CC6"/>
    <w:rsid w:val="007168FC"/>
    <w:rsid w:val="007204D1"/>
    <w:rsid w:val="007221CC"/>
    <w:rsid w:val="00722273"/>
    <w:rsid w:val="00725090"/>
    <w:rsid w:val="00726C4A"/>
    <w:rsid w:val="00731F6B"/>
    <w:rsid w:val="00732039"/>
    <w:rsid w:val="00734718"/>
    <w:rsid w:val="00735782"/>
    <w:rsid w:val="00736D31"/>
    <w:rsid w:val="0074667E"/>
    <w:rsid w:val="00747565"/>
    <w:rsid w:val="0074775F"/>
    <w:rsid w:val="00753654"/>
    <w:rsid w:val="007550E6"/>
    <w:rsid w:val="007566CA"/>
    <w:rsid w:val="007613B6"/>
    <w:rsid w:val="007819FF"/>
    <w:rsid w:val="007854A8"/>
    <w:rsid w:val="0078619B"/>
    <w:rsid w:val="007868E0"/>
    <w:rsid w:val="007904A9"/>
    <w:rsid w:val="0079099A"/>
    <w:rsid w:val="00792FC1"/>
    <w:rsid w:val="007A048D"/>
    <w:rsid w:val="007A2BEA"/>
    <w:rsid w:val="007B04A1"/>
    <w:rsid w:val="007B6F2E"/>
    <w:rsid w:val="007C270A"/>
    <w:rsid w:val="007C3AFB"/>
    <w:rsid w:val="007C3B9B"/>
    <w:rsid w:val="007D07CE"/>
    <w:rsid w:val="007D2CE9"/>
    <w:rsid w:val="007E153A"/>
    <w:rsid w:val="007E7511"/>
    <w:rsid w:val="007F62B3"/>
    <w:rsid w:val="00821CE2"/>
    <w:rsid w:val="00823CEC"/>
    <w:rsid w:val="0083702F"/>
    <w:rsid w:val="00840C3C"/>
    <w:rsid w:val="00843253"/>
    <w:rsid w:val="00846D6E"/>
    <w:rsid w:val="00850C54"/>
    <w:rsid w:val="00854A08"/>
    <w:rsid w:val="0085656D"/>
    <w:rsid w:val="0086296D"/>
    <w:rsid w:val="0086475C"/>
    <w:rsid w:val="00875FA2"/>
    <w:rsid w:val="00877B65"/>
    <w:rsid w:val="00891668"/>
    <w:rsid w:val="00894EE4"/>
    <w:rsid w:val="008A2237"/>
    <w:rsid w:val="008A3CF5"/>
    <w:rsid w:val="008A6C07"/>
    <w:rsid w:val="008A7BE0"/>
    <w:rsid w:val="008B6FBB"/>
    <w:rsid w:val="008D39CF"/>
    <w:rsid w:val="008E1BBB"/>
    <w:rsid w:val="008E5DFB"/>
    <w:rsid w:val="008F2181"/>
    <w:rsid w:val="008F523F"/>
    <w:rsid w:val="00900FB0"/>
    <w:rsid w:val="00907B3A"/>
    <w:rsid w:val="0091305A"/>
    <w:rsid w:val="00917567"/>
    <w:rsid w:val="00920BF5"/>
    <w:rsid w:val="00923E54"/>
    <w:rsid w:val="00925112"/>
    <w:rsid w:val="00927760"/>
    <w:rsid w:val="00930364"/>
    <w:rsid w:val="009303C3"/>
    <w:rsid w:val="00933410"/>
    <w:rsid w:val="009373C4"/>
    <w:rsid w:val="0094395F"/>
    <w:rsid w:val="00946F63"/>
    <w:rsid w:val="00957E92"/>
    <w:rsid w:val="00960C3D"/>
    <w:rsid w:val="00961E6D"/>
    <w:rsid w:val="00962068"/>
    <w:rsid w:val="00962CD4"/>
    <w:rsid w:val="00962ED6"/>
    <w:rsid w:val="009659E6"/>
    <w:rsid w:val="00975764"/>
    <w:rsid w:val="0097631E"/>
    <w:rsid w:val="00977A15"/>
    <w:rsid w:val="009819D1"/>
    <w:rsid w:val="009B056A"/>
    <w:rsid w:val="009B2C07"/>
    <w:rsid w:val="009C0E0F"/>
    <w:rsid w:val="009C38FF"/>
    <w:rsid w:val="009D3297"/>
    <w:rsid w:val="009D4444"/>
    <w:rsid w:val="009D5879"/>
    <w:rsid w:val="009E12AE"/>
    <w:rsid w:val="009E5D09"/>
    <w:rsid w:val="009F4ABB"/>
    <w:rsid w:val="00A00FCE"/>
    <w:rsid w:val="00A03DA0"/>
    <w:rsid w:val="00A03EC6"/>
    <w:rsid w:val="00A056BE"/>
    <w:rsid w:val="00A0571D"/>
    <w:rsid w:val="00A204B0"/>
    <w:rsid w:val="00A25211"/>
    <w:rsid w:val="00A30DED"/>
    <w:rsid w:val="00A353C5"/>
    <w:rsid w:val="00A41B08"/>
    <w:rsid w:val="00A43690"/>
    <w:rsid w:val="00A4652F"/>
    <w:rsid w:val="00A558BE"/>
    <w:rsid w:val="00A56540"/>
    <w:rsid w:val="00A615FD"/>
    <w:rsid w:val="00A63B13"/>
    <w:rsid w:val="00A66549"/>
    <w:rsid w:val="00A71830"/>
    <w:rsid w:val="00A75573"/>
    <w:rsid w:val="00A755BA"/>
    <w:rsid w:val="00A848E6"/>
    <w:rsid w:val="00A866C1"/>
    <w:rsid w:val="00A873A6"/>
    <w:rsid w:val="00A916E5"/>
    <w:rsid w:val="00AA03D9"/>
    <w:rsid w:val="00AA07D4"/>
    <w:rsid w:val="00AA388E"/>
    <w:rsid w:val="00AA6501"/>
    <w:rsid w:val="00AA6EBE"/>
    <w:rsid w:val="00AB4CA9"/>
    <w:rsid w:val="00AC1D1E"/>
    <w:rsid w:val="00AC2F5A"/>
    <w:rsid w:val="00AD0C6B"/>
    <w:rsid w:val="00AD0CA7"/>
    <w:rsid w:val="00AD204A"/>
    <w:rsid w:val="00AD3929"/>
    <w:rsid w:val="00AD7AA4"/>
    <w:rsid w:val="00AE3FBB"/>
    <w:rsid w:val="00AE55E0"/>
    <w:rsid w:val="00AF00BE"/>
    <w:rsid w:val="00AF0717"/>
    <w:rsid w:val="00AF0A36"/>
    <w:rsid w:val="00AF206E"/>
    <w:rsid w:val="00AF2176"/>
    <w:rsid w:val="00AF4485"/>
    <w:rsid w:val="00AF49EE"/>
    <w:rsid w:val="00AF6B73"/>
    <w:rsid w:val="00AF7111"/>
    <w:rsid w:val="00B049C0"/>
    <w:rsid w:val="00B07C98"/>
    <w:rsid w:val="00B1452B"/>
    <w:rsid w:val="00B16B2A"/>
    <w:rsid w:val="00B172E9"/>
    <w:rsid w:val="00B20FED"/>
    <w:rsid w:val="00B2483C"/>
    <w:rsid w:val="00B32796"/>
    <w:rsid w:val="00B35759"/>
    <w:rsid w:val="00B35F71"/>
    <w:rsid w:val="00B374F1"/>
    <w:rsid w:val="00B37DAE"/>
    <w:rsid w:val="00B41155"/>
    <w:rsid w:val="00B429D4"/>
    <w:rsid w:val="00B47DE9"/>
    <w:rsid w:val="00B50C1F"/>
    <w:rsid w:val="00B517F9"/>
    <w:rsid w:val="00B62AE4"/>
    <w:rsid w:val="00B63DBB"/>
    <w:rsid w:val="00B70BB7"/>
    <w:rsid w:val="00B74243"/>
    <w:rsid w:val="00B7509C"/>
    <w:rsid w:val="00B77476"/>
    <w:rsid w:val="00B81868"/>
    <w:rsid w:val="00B84298"/>
    <w:rsid w:val="00B90C10"/>
    <w:rsid w:val="00B91C53"/>
    <w:rsid w:val="00B93B58"/>
    <w:rsid w:val="00B960F9"/>
    <w:rsid w:val="00BA5BD6"/>
    <w:rsid w:val="00BB1A7A"/>
    <w:rsid w:val="00BB2478"/>
    <w:rsid w:val="00BB371E"/>
    <w:rsid w:val="00BC097F"/>
    <w:rsid w:val="00BC38ED"/>
    <w:rsid w:val="00BC524B"/>
    <w:rsid w:val="00BD11F6"/>
    <w:rsid w:val="00BD7D4C"/>
    <w:rsid w:val="00BE2674"/>
    <w:rsid w:val="00BE71B3"/>
    <w:rsid w:val="00BE7B54"/>
    <w:rsid w:val="00BF39E3"/>
    <w:rsid w:val="00C007A3"/>
    <w:rsid w:val="00C00B27"/>
    <w:rsid w:val="00C05402"/>
    <w:rsid w:val="00C0573B"/>
    <w:rsid w:val="00C0633A"/>
    <w:rsid w:val="00C13ED8"/>
    <w:rsid w:val="00C15EBB"/>
    <w:rsid w:val="00C227AE"/>
    <w:rsid w:val="00C22BBA"/>
    <w:rsid w:val="00C2345A"/>
    <w:rsid w:val="00C27E2E"/>
    <w:rsid w:val="00C30E73"/>
    <w:rsid w:val="00C30F7D"/>
    <w:rsid w:val="00C400C7"/>
    <w:rsid w:val="00C41EC2"/>
    <w:rsid w:val="00C45EF3"/>
    <w:rsid w:val="00C519A0"/>
    <w:rsid w:val="00C577C4"/>
    <w:rsid w:val="00C619EA"/>
    <w:rsid w:val="00C667CA"/>
    <w:rsid w:val="00C702CA"/>
    <w:rsid w:val="00C704E7"/>
    <w:rsid w:val="00C71BE1"/>
    <w:rsid w:val="00C72C6A"/>
    <w:rsid w:val="00C90F94"/>
    <w:rsid w:val="00C975D4"/>
    <w:rsid w:val="00CA2063"/>
    <w:rsid w:val="00CA3D69"/>
    <w:rsid w:val="00CB0D18"/>
    <w:rsid w:val="00CB1266"/>
    <w:rsid w:val="00CB2131"/>
    <w:rsid w:val="00CB2B3A"/>
    <w:rsid w:val="00CB3733"/>
    <w:rsid w:val="00CB4BE1"/>
    <w:rsid w:val="00CB7B7A"/>
    <w:rsid w:val="00CC0F55"/>
    <w:rsid w:val="00CC3108"/>
    <w:rsid w:val="00CC3AB2"/>
    <w:rsid w:val="00CC4A84"/>
    <w:rsid w:val="00CD0B0B"/>
    <w:rsid w:val="00CD13AC"/>
    <w:rsid w:val="00CD27D4"/>
    <w:rsid w:val="00CD5A3B"/>
    <w:rsid w:val="00CE0C5C"/>
    <w:rsid w:val="00CE127E"/>
    <w:rsid w:val="00CF3AE3"/>
    <w:rsid w:val="00CF413B"/>
    <w:rsid w:val="00CF679B"/>
    <w:rsid w:val="00D033DF"/>
    <w:rsid w:val="00D07D0B"/>
    <w:rsid w:val="00D16046"/>
    <w:rsid w:val="00D27190"/>
    <w:rsid w:val="00D3248F"/>
    <w:rsid w:val="00D34672"/>
    <w:rsid w:val="00D34B40"/>
    <w:rsid w:val="00D36F91"/>
    <w:rsid w:val="00D41DB7"/>
    <w:rsid w:val="00D50B8D"/>
    <w:rsid w:val="00D52A17"/>
    <w:rsid w:val="00D530D2"/>
    <w:rsid w:val="00D60F41"/>
    <w:rsid w:val="00D64F84"/>
    <w:rsid w:val="00D71C92"/>
    <w:rsid w:val="00D71DBA"/>
    <w:rsid w:val="00D7355D"/>
    <w:rsid w:val="00D754B6"/>
    <w:rsid w:val="00D77783"/>
    <w:rsid w:val="00D80561"/>
    <w:rsid w:val="00D827B4"/>
    <w:rsid w:val="00D86503"/>
    <w:rsid w:val="00D90E50"/>
    <w:rsid w:val="00D920D0"/>
    <w:rsid w:val="00DA0920"/>
    <w:rsid w:val="00DA2140"/>
    <w:rsid w:val="00DA221D"/>
    <w:rsid w:val="00DA7D28"/>
    <w:rsid w:val="00DB03D3"/>
    <w:rsid w:val="00DB0710"/>
    <w:rsid w:val="00DB1A99"/>
    <w:rsid w:val="00DB2EE3"/>
    <w:rsid w:val="00DB3309"/>
    <w:rsid w:val="00DB3704"/>
    <w:rsid w:val="00DB3DEF"/>
    <w:rsid w:val="00DB3F9C"/>
    <w:rsid w:val="00DB4A68"/>
    <w:rsid w:val="00DB4AC5"/>
    <w:rsid w:val="00DB57CD"/>
    <w:rsid w:val="00DB618B"/>
    <w:rsid w:val="00DC559F"/>
    <w:rsid w:val="00DC5EFA"/>
    <w:rsid w:val="00DC6959"/>
    <w:rsid w:val="00DD4789"/>
    <w:rsid w:val="00DD5E6E"/>
    <w:rsid w:val="00DE0340"/>
    <w:rsid w:val="00DE50DF"/>
    <w:rsid w:val="00DE7594"/>
    <w:rsid w:val="00DF0F10"/>
    <w:rsid w:val="00DF3D56"/>
    <w:rsid w:val="00DF74AC"/>
    <w:rsid w:val="00E05F59"/>
    <w:rsid w:val="00E06871"/>
    <w:rsid w:val="00E07109"/>
    <w:rsid w:val="00E0743B"/>
    <w:rsid w:val="00E10CB2"/>
    <w:rsid w:val="00E16591"/>
    <w:rsid w:val="00E17384"/>
    <w:rsid w:val="00E235C4"/>
    <w:rsid w:val="00E33D91"/>
    <w:rsid w:val="00E343AC"/>
    <w:rsid w:val="00E44EFA"/>
    <w:rsid w:val="00E47769"/>
    <w:rsid w:val="00E50580"/>
    <w:rsid w:val="00E50974"/>
    <w:rsid w:val="00E5274E"/>
    <w:rsid w:val="00E53BF6"/>
    <w:rsid w:val="00E6263C"/>
    <w:rsid w:val="00E64063"/>
    <w:rsid w:val="00E65F89"/>
    <w:rsid w:val="00E72446"/>
    <w:rsid w:val="00E75CC5"/>
    <w:rsid w:val="00E85555"/>
    <w:rsid w:val="00E90B71"/>
    <w:rsid w:val="00E96BFA"/>
    <w:rsid w:val="00EA17F6"/>
    <w:rsid w:val="00EA2478"/>
    <w:rsid w:val="00EA3FC7"/>
    <w:rsid w:val="00EB06E9"/>
    <w:rsid w:val="00EB2EAC"/>
    <w:rsid w:val="00EB6234"/>
    <w:rsid w:val="00EC1E1E"/>
    <w:rsid w:val="00EC6198"/>
    <w:rsid w:val="00EC62AB"/>
    <w:rsid w:val="00ED4604"/>
    <w:rsid w:val="00ED5CF1"/>
    <w:rsid w:val="00ED6576"/>
    <w:rsid w:val="00ED6A2B"/>
    <w:rsid w:val="00ED6C5D"/>
    <w:rsid w:val="00EE0030"/>
    <w:rsid w:val="00EE098A"/>
    <w:rsid w:val="00EE42CD"/>
    <w:rsid w:val="00EE432A"/>
    <w:rsid w:val="00EE505A"/>
    <w:rsid w:val="00EE73DE"/>
    <w:rsid w:val="00EE7D65"/>
    <w:rsid w:val="00EF4D82"/>
    <w:rsid w:val="00EF5469"/>
    <w:rsid w:val="00F00539"/>
    <w:rsid w:val="00F011C4"/>
    <w:rsid w:val="00F02F66"/>
    <w:rsid w:val="00F0776C"/>
    <w:rsid w:val="00F10C22"/>
    <w:rsid w:val="00F14ED6"/>
    <w:rsid w:val="00F22119"/>
    <w:rsid w:val="00F2365F"/>
    <w:rsid w:val="00F3195A"/>
    <w:rsid w:val="00F31A54"/>
    <w:rsid w:val="00F40E54"/>
    <w:rsid w:val="00F40E8C"/>
    <w:rsid w:val="00F43276"/>
    <w:rsid w:val="00F53D5B"/>
    <w:rsid w:val="00F54761"/>
    <w:rsid w:val="00F555FC"/>
    <w:rsid w:val="00F55641"/>
    <w:rsid w:val="00F5681A"/>
    <w:rsid w:val="00F61289"/>
    <w:rsid w:val="00F612E4"/>
    <w:rsid w:val="00F656FE"/>
    <w:rsid w:val="00F71E85"/>
    <w:rsid w:val="00F74282"/>
    <w:rsid w:val="00F80B56"/>
    <w:rsid w:val="00F83CCE"/>
    <w:rsid w:val="00F8457C"/>
    <w:rsid w:val="00F915DA"/>
    <w:rsid w:val="00F91C64"/>
    <w:rsid w:val="00F9325C"/>
    <w:rsid w:val="00F94B25"/>
    <w:rsid w:val="00FA5508"/>
    <w:rsid w:val="00FA57CB"/>
    <w:rsid w:val="00FA6928"/>
    <w:rsid w:val="00FA6960"/>
    <w:rsid w:val="00FB37AA"/>
    <w:rsid w:val="00FC46D7"/>
    <w:rsid w:val="00FD07DA"/>
    <w:rsid w:val="00FD1ED7"/>
    <w:rsid w:val="00FD34F9"/>
    <w:rsid w:val="00FD69D7"/>
    <w:rsid w:val="00FE0F05"/>
    <w:rsid w:val="00FE147D"/>
    <w:rsid w:val="00FE23ED"/>
    <w:rsid w:val="00FE2EEC"/>
    <w:rsid w:val="00FE653A"/>
    <w:rsid w:val="00FF15C4"/>
    <w:rsid w:val="00FF58FC"/>
    <w:rsid w:val="00FF60CE"/>
    <w:rsid w:val="00FF68D3"/>
    <w:rsid w:val="00FF6A08"/>
    <w:rsid w:val="00FF7A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2F8693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23CEC"/>
    <w:pPr>
      <w:widowControl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AU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AF206E"/>
    <w:pPr>
      <w:keepNext/>
      <w:keepLines/>
      <w:widowControl w:val="0"/>
      <w:spacing w:before="240" w:line="276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3690"/>
    <w:pPr>
      <w:keepNext/>
      <w:keepLines/>
      <w:widowControl w:val="0"/>
      <w:spacing w:before="40" w:line="276" w:lineRule="auto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77476"/>
    <w:pPr>
      <w:keepNext/>
      <w:keepLines/>
      <w:widowControl w:val="0"/>
      <w:spacing w:before="40" w:line="276" w:lineRule="auto"/>
      <w:outlineLvl w:val="2"/>
    </w:pPr>
    <w:rPr>
      <w:rFonts w:asciiTheme="majorHAnsi" w:eastAsiaTheme="majorEastAsia" w:hAnsiTheme="majorHAnsi" w:cstheme="majorBidi"/>
      <w:color w:val="243F60" w:themeColor="accent1" w:themeShade="7F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702CA"/>
    <w:pPr>
      <w:keepNext/>
      <w:keepLines/>
      <w:widowControl w:val="0"/>
      <w:spacing w:before="40" w:line="276" w:lineRule="auto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07109"/>
    <w:pPr>
      <w:widowControl w:val="0"/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E07109"/>
  </w:style>
  <w:style w:type="paragraph" w:styleId="Footer">
    <w:name w:val="footer"/>
    <w:basedOn w:val="Normal"/>
    <w:link w:val="FooterChar"/>
    <w:uiPriority w:val="99"/>
    <w:unhideWhenUsed/>
    <w:rsid w:val="00E07109"/>
    <w:pPr>
      <w:widowControl w:val="0"/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E07109"/>
  </w:style>
  <w:style w:type="paragraph" w:styleId="ListParagraph">
    <w:name w:val="List Paragraph"/>
    <w:basedOn w:val="Normal"/>
    <w:uiPriority w:val="34"/>
    <w:qFormat/>
    <w:rsid w:val="00E07109"/>
    <w:pPr>
      <w:spacing w:after="200" w:line="276" w:lineRule="auto"/>
      <w:ind w:left="720"/>
      <w:contextualSpacing/>
    </w:pPr>
    <w:rPr>
      <w:rFonts w:ascii="Calibri" w:eastAsiaTheme="minorHAnsi" w:hAnsi="Calibri"/>
      <w:sz w:val="22"/>
      <w:szCs w:val="22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F206E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C310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C3108"/>
    <w:rPr>
      <w:rFonts w:ascii="Courier New" w:hAnsi="Courier New" w:cs="Courier New"/>
      <w:sz w:val="20"/>
      <w:szCs w:val="20"/>
      <w:lang w:val="en-AU" w:eastAsia="en-AU"/>
    </w:rPr>
  </w:style>
  <w:style w:type="paragraph" w:styleId="NormalWeb">
    <w:name w:val="Normal (Web)"/>
    <w:basedOn w:val="Normal"/>
    <w:uiPriority w:val="99"/>
    <w:semiHidden/>
    <w:unhideWhenUsed/>
    <w:rsid w:val="00CC3108"/>
    <w:pPr>
      <w:spacing w:before="100" w:beforeAutospacing="1" w:after="100" w:afterAutospacing="1"/>
    </w:pPr>
    <w:rPr>
      <w:lang w:eastAsia="en-AU"/>
    </w:rPr>
  </w:style>
  <w:style w:type="character" w:styleId="PageNumber">
    <w:name w:val="page number"/>
    <w:basedOn w:val="DefaultParagraphFont"/>
    <w:uiPriority w:val="99"/>
    <w:semiHidden/>
    <w:unhideWhenUsed/>
    <w:rsid w:val="00236BE6"/>
  </w:style>
  <w:style w:type="character" w:customStyle="1" w:styleId="Heading2Char">
    <w:name w:val="Heading 2 Char"/>
    <w:basedOn w:val="DefaultParagraphFont"/>
    <w:link w:val="Heading2"/>
    <w:uiPriority w:val="9"/>
    <w:rsid w:val="00A43690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77476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NoSpacing">
    <w:name w:val="No Spacing"/>
    <w:uiPriority w:val="1"/>
    <w:qFormat/>
    <w:rsid w:val="00DB3DEF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C4A1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4A14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A03EC6"/>
    <w:pPr>
      <w:widowControl/>
      <w:spacing w:after="0" w:line="240" w:lineRule="auto"/>
    </w:pPr>
    <w:rPr>
      <w:lang w:val="en-AU"/>
    </w:rPr>
    <w:tblPr>
      <w:tblBorders>
        <w:insideH w:val="single" w:sz="8" w:space="0" w:color="FFFFFF" w:themeColor="background1"/>
      </w:tblBorders>
      <w:tblCellMar>
        <w:top w:w="57" w:type="dxa"/>
        <w:left w:w="85" w:type="dxa"/>
        <w:bottom w:w="57" w:type="dxa"/>
        <w:right w:w="85" w:type="dxa"/>
      </w:tblCellMar>
    </w:tblPr>
    <w:tcPr>
      <w:shd w:val="clear" w:color="auto" w:fill="C0504D" w:themeFill="accent2"/>
    </w:tcPr>
    <w:tblStylePr w:type="firstRow">
      <w:rPr>
        <w:b/>
      </w:rPr>
      <w:tblPr/>
      <w:tcPr>
        <w:shd w:val="clear" w:color="auto" w:fill="1F497D" w:themeFill="text2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DB57CD"/>
    <w:pPr>
      <w:widowControl w:val="0"/>
      <w:spacing w:line="276" w:lineRule="auto"/>
      <w:jc w:val="center"/>
    </w:pPr>
    <w:rPr>
      <w:rFonts w:ascii="Calibri" w:eastAsiaTheme="minorHAnsi" w:hAnsi="Calibri" w:cs="Calibri"/>
      <w:sz w:val="22"/>
      <w:szCs w:val="22"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57CD"/>
    <w:rPr>
      <w:rFonts w:ascii="Calibri" w:hAnsi="Calibri" w:cs="Calibri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DB57CD"/>
    <w:pPr>
      <w:widowControl w:val="0"/>
      <w:spacing w:after="200"/>
    </w:pPr>
    <w:rPr>
      <w:rFonts w:ascii="Calibri" w:eastAsiaTheme="minorHAnsi" w:hAnsi="Calibri" w:cs="Calibri"/>
      <w:sz w:val="22"/>
      <w:szCs w:val="22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B57CD"/>
    <w:rPr>
      <w:rFonts w:ascii="Calibri" w:hAnsi="Calibri" w:cs="Calibri"/>
      <w:lang w:val="en-AU"/>
    </w:rPr>
  </w:style>
  <w:style w:type="character" w:customStyle="1" w:styleId="Heading4Char">
    <w:name w:val="Heading 4 Char"/>
    <w:basedOn w:val="DefaultParagraphFont"/>
    <w:link w:val="Heading4"/>
    <w:uiPriority w:val="9"/>
    <w:rsid w:val="00C702CA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styleId="Hyperlink">
    <w:name w:val="Hyperlink"/>
    <w:basedOn w:val="DefaultParagraphFont"/>
    <w:uiPriority w:val="99"/>
    <w:unhideWhenUsed/>
    <w:rsid w:val="00E343A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343AC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DF3D56"/>
    <w:pPr>
      <w:widowControl/>
      <w:spacing w:before="480"/>
      <w:outlineLvl w:val="9"/>
    </w:pPr>
    <w:rPr>
      <w:b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DF3D56"/>
    <w:pPr>
      <w:widowControl w:val="0"/>
      <w:spacing w:before="120" w:line="276" w:lineRule="auto"/>
    </w:pPr>
    <w:rPr>
      <w:rFonts w:asciiTheme="minorHAnsi" w:eastAsiaTheme="minorHAnsi" w:hAnsiTheme="minorHAnsi" w:cstheme="minorBidi"/>
      <w:b/>
      <w:bCs/>
      <w:i/>
      <w:iCs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DF3D56"/>
    <w:pPr>
      <w:widowControl w:val="0"/>
      <w:spacing w:line="276" w:lineRule="auto"/>
      <w:ind w:left="440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DF3D56"/>
    <w:pPr>
      <w:spacing w:before="120"/>
      <w:ind w:left="220"/>
    </w:pPr>
    <w:rPr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DF3D56"/>
    <w:pPr>
      <w:ind w:left="66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DF3D56"/>
    <w:pPr>
      <w:ind w:left="88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DF3D56"/>
    <w:pPr>
      <w:ind w:left="11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DF3D56"/>
    <w:pPr>
      <w:ind w:left="132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DF3D56"/>
    <w:pPr>
      <w:ind w:left="154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DF3D56"/>
    <w:pPr>
      <w:ind w:left="1760"/>
    </w:pPr>
    <w:rPr>
      <w:sz w:val="20"/>
      <w:szCs w:val="20"/>
    </w:rPr>
  </w:style>
  <w:style w:type="table" w:styleId="GridTable2-Accent1">
    <w:name w:val="Grid Table 2 Accent 1"/>
    <w:basedOn w:val="TableNormal"/>
    <w:uiPriority w:val="47"/>
    <w:rsid w:val="000F564E"/>
    <w:pPr>
      <w:spacing w:after="0" w:line="240" w:lineRule="auto"/>
    </w:pPr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1C2C46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265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68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881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47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35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92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448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11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50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39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03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922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878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017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73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36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33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95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34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7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2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509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755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408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488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1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654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48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692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72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0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9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215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114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99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9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552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362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77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624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48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66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53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63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498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436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8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41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23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71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85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288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5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483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65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02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7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1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847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34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5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113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6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1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329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3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12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52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3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658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75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68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22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43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72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11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03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5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13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717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18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621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373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071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055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0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715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82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1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349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0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6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56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932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190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495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32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38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0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60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74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3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83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657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55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17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23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98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9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30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4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641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79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016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4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28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0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87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86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753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30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75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16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8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60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4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99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4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8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333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3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985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16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96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5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551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0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297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18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61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602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66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52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47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35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57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60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60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22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7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013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36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00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54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111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01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92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3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761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7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7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0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675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69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5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0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63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929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27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62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80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5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03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48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89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75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343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25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754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159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638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683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47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529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01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101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86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3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06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54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8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48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5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21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58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0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4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81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804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074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50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02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00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1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2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70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65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069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578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432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19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7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83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55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71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178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22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6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38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4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829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681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98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015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4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25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17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7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282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955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5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188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691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43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888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99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128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06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173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0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1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2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98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584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85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338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661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6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81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397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2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638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5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38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93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1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9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526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0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5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82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5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84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44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089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0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57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888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429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185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19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707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937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5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507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67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676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00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7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3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45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62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4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1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38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91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76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13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494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404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6608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246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4616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hyperlink" Target="https://www.kaggle.com/c/challenges-in-representation-learning-facial-expression-recognition-challenge/data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2.tif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intranet.ecu.edu.au/__data/assets/pdf_file/0005/378320/Admission-Enrolment-and-Academic-Rules.pdf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yperlink" Target="http://intranet.ecu.edu.au/__data/assets/pdf_file/0005/378320/Admission-Enrolment-and-Academic-Rules.pdf" TargetMode="External"/><Relationship Id="rId19" Type="http://schemas.openxmlformats.org/officeDocument/2006/relationships/footer" Target="footer4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7F4318-D73D-A143-9688-602B0B9C02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3042</Words>
  <Characters>17341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8-08-21T12:07:00Z</dcterms:created>
  <dcterms:modified xsi:type="dcterms:W3CDTF">2019-10-28T13:47:00Z</dcterms:modified>
</cp:coreProperties>
</file>